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0CA030EE"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0C11A2E9" w:rsidR="0019273D" w:rsidRDefault="00CC7440" w:rsidP="00CC7440">
      <w:r>
        <w:t>I have a</w:t>
      </w:r>
      <w:r w:rsidR="0019273D">
        <w:t xml:space="preserve">lways been </w:t>
      </w:r>
      <w:r w:rsidR="00181691">
        <w:t>amazed by</w:t>
      </w:r>
      <w:r w:rsidR="0019273D">
        <w:t xml:space="preserve"> big battles in games, </w:t>
      </w:r>
      <w:r>
        <w:t>I would often just look at the battle In games like Planetside 2 even when I’m supposed to play in them as well. I am also a big fan of the Total War games, because they can also have huge battles.</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253E6353"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I hope it will help some people start the development of some really cool games.</w:t>
      </w:r>
    </w:p>
    <w:p w14:paraId="29F42584" w14:textId="77777777" w:rsidR="00150C09" w:rsidRDefault="00150C09">
      <w:pPr>
        <w:rPr>
          <w:caps/>
          <w:color w:val="FFFFFF" w:themeColor="background1"/>
          <w:spacing w:val="15"/>
          <w:sz w:val="22"/>
          <w:szCs w:val="22"/>
        </w:rPr>
      </w:pPr>
      <w:r>
        <w:br w:type="page"/>
      </w:r>
    </w:p>
    <w:p w14:paraId="72E2C854" w14:textId="7396B3C1" w:rsidR="00561888" w:rsidRPr="00561888" w:rsidRDefault="004E19CD" w:rsidP="00C90809">
      <w:pPr>
        <w:pStyle w:val="Heading1"/>
      </w:pPr>
      <w:bookmarkStart w:id="2" w:name="_Toc155520882"/>
      <w:r>
        <w:lastRenderedPageBreak/>
        <w:t>List of Figures</w:t>
      </w:r>
      <w:bookmarkEnd w:id="2"/>
    </w:p>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42380E0C" w14:textId="3C2FB0D8" w:rsidR="004E19CD" w:rsidRPr="00460533" w:rsidRDefault="006D08D1" w:rsidP="00561888">
      <w:pPr>
        <w:rPr>
          <w:highlight w:val="yellow"/>
        </w:rPr>
      </w:pPr>
      <w:r>
        <w:fldChar w:fldCharType="end"/>
      </w:r>
      <w:r w:rsidR="004E19CD">
        <w:br w:type="page"/>
      </w:r>
    </w:p>
    <w:p w14:paraId="24002F46" w14:textId="52AC9760" w:rsidR="000D5C84" w:rsidRDefault="000D5C84" w:rsidP="000D5C84">
      <w:pPr>
        <w:pStyle w:val="Heading1"/>
      </w:pPr>
      <w:bookmarkStart w:id="3" w:name="_Toc155520883"/>
      <w:r>
        <w:lastRenderedPageBreak/>
        <w:t>Introduction</w:t>
      </w:r>
      <w:bookmarkEnd w:id="3"/>
    </w:p>
    <w:p w14:paraId="664FA507" w14:textId="300AED16" w:rsidR="000D5C84"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5E6A750E" w14:textId="17682516" w:rsidR="00127F9B"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p>
    <w:p w14:paraId="5466A476" w14:textId="089111A3" w:rsidR="00127F9B" w:rsidRDefault="00127F9B" w:rsidP="000D5C84">
      <w:r>
        <w:t xml:space="preserve">The </w:t>
      </w:r>
      <w:r w:rsidR="000909BC">
        <w:t>study</w:t>
      </w:r>
      <w:r>
        <w:t xml:space="preserve"> assumes we are optimizing a battle simulator, but most optimization techniques can be applied to any game that has a large amount of agents in a simulation.</w:t>
      </w:r>
    </w:p>
    <w:p w14:paraId="30A6066E" w14:textId="6378291B" w:rsidR="00220A6D" w:rsidRDefault="00A95F5E" w:rsidP="000D5C84">
      <w:r>
        <w:t xml:space="preserve">The main technique that will be used is data oriented programming and how to use other techniques together with </w:t>
      </w:r>
      <w:r w:rsidR="0095461F">
        <w:t>it,</w:t>
      </w:r>
      <w:r>
        <w:t xml:space="preserve">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75240708" w:rsidR="000E675C" w:rsidRDefault="000E675C">
      <w:r>
        <w:t xml:space="preserve">We will answer the research question by testing the following </w:t>
      </w:r>
      <w:r w:rsidR="008155D4">
        <w:t xml:space="preserve">null and working </w:t>
      </w:r>
      <w:r>
        <w:t>hypothes</w:t>
      </w:r>
      <w:r w:rsidR="008155D4">
        <w:t>e</w:t>
      </w:r>
      <w:r>
        <w:t>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54B3B2B2" w14:textId="56116AEA" w:rsidR="000E675C" w:rsidRPr="00561888" w:rsidRDefault="000E675C" w:rsidP="00561888">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1CF5DEFA" w14:textId="1F77E787" w:rsidR="00A95F5E" w:rsidRDefault="00A95F5E">
      <w:r>
        <w:br w:type="page"/>
      </w:r>
    </w:p>
    <w:p w14:paraId="0A652314" w14:textId="6ECA2726" w:rsidR="00460533" w:rsidRDefault="004E19CD" w:rsidP="00763C59">
      <w:pPr>
        <w:pStyle w:val="Heading1"/>
      </w:pPr>
      <w:bookmarkStart w:id="4" w:name="_Toc155520884"/>
      <w:r>
        <w:lastRenderedPageBreak/>
        <w:t>Literature Study / Theoretical Framework</w:t>
      </w:r>
      <w:bookmarkEnd w:id="4"/>
    </w:p>
    <w:p w14:paraId="22D07D76" w14:textId="3C9631FB" w:rsidR="006C460A"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ways that you can optimize depending on the needs of your game. Some are more complicated and difficult to implement than others</w:t>
      </w:r>
      <w:r w:rsidR="00BE7F37">
        <w:t>.</w:t>
      </w:r>
    </w:p>
    <w:p w14:paraId="75BC9472" w14:textId="33258BFB" w:rsidR="00F82B3F" w:rsidRDefault="00F82B3F" w:rsidP="001D5823">
      <w:r>
        <w:t>We will do our best to explain t</w:t>
      </w:r>
      <w:r w:rsidR="00B657EC">
        <w:t>he</w:t>
      </w:r>
      <w:r>
        <w:t xml:space="preserve"> most commonly applied methods</w:t>
      </w:r>
      <w:r w:rsidR="004565AA">
        <w:t>. You can also take a look at the sources to delve deeper into specific subjects.</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7A5AE69"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w:t>
      </w:r>
      <w:r w:rsidR="00214599">
        <w:t>CPU</w:t>
      </w:r>
      <w:r w:rsidR="004256F0">
        <w:t xml:space="preserve">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373C687D" w:rsidR="00344086" w:rsidRDefault="00344086" w:rsidP="00536F67">
      <w:r>
        <w:t>An example of this is a movement system, which evaluates all entities that have a position and movement component. The position component just holds a position</w:t>
      </w:r>
      <w:r w:rsidR="003F0AC7">
        <w:t xml:space="preserve"> variable</w:t>
      </w:r>
      <w:r>
        <w:t>, and the movement component holds move</w:t>
      </w:r>
      <w:r w:rsidR="00C6354F">
        <w:t xml:space="preserve">ment </w:t>
      </w:r>
      <w:r>
        <w:t>speed and direction</w:t>
      </w:r>
      <w:r w:rsidR="009C73BF">
        <w:t xml:space="preserve"> variables</w:t>
      </w:r>
      <w:r>
        <w:t>. The system then goes over all position components and updates their position based on the direction and move</w:t>
      </w:r>
      <w:r w:rsidR="00FF1F54">
        <w:t xml:space="preserve">ment </w:t>
      </w:r>
      <w:r>
        <w:t>speed of the movement components with the same entity ID.</w:t>
      </w:r>
    </w:p>
    <w:p w14:paraId="0AB373E4" w14:textId="77777777" w:rsidR="00763C59"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1E90D9E1" w:rsidR="00CA6892"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p>
    <w:p w14:paraId="78B25A9B" w14:textId="08C5A694" w:rsidR="002D4805" w:rsidRDefault="002D4805" w:rsidP="00536F67">
      <w:r>
        <w:t xml:space="preserve">Another concept they </w:t>
      </w:r>
      <w:r w:rsidR="003B55DC">
        <w:t>implemented</w:t>
      </w:r>
      <w:r>
        <w:t xml:space="preserve">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78FA1046" w:rsidR="003A0148" w:rsidRDefault="003A0148" w:rsidP="00536F67">
      <w:r>
        <w:t>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w:t>
      </w:r>
      <w:r w:rsidR="00FF4A94">
        <w:t xml:space="preserve"> </w:t>
      </w:r>
      <w:r w:rsidR="00FF4A94">
        <w:fldChar w:fldCharType="begin"/>
      </w:r>
      <w:r w:rsidR="00FF4A94">
        <w:instrText xml:space="preserve"> ADDIN ZOTERO_ITEM CSL_CITATION {"citationID":"zCeYIY0x","properties":{"formattedCitation":"[6]","plainCitation":"[6]","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schema":"https://github.com/citation-style-language/schema/raw/master/csl-citation.json"} </w:instrText>
      </w:r>
      <w:r w:rsidR="00FF4A94">
        <w:fldChar w:fldCharType="separate"/>
      </w:r>
      <w:r w:rsidR="00FF4A94" w:rsidRPr="00FF4A94">
        <w:rPr>
          <w:rFonts w:ascii="Calibri" w:hAnsi="Calibri" w:cs="Calibri"/>
        </w:rPr>
        <w:t>[6]</w:t>
      </w:r>
      <w:r w:rsidR="00FF4A94">
        <w:fldChar w:fldCharType="end"/>
      </w:r>
    </w:p>
    <w:p w14:paraId="62257060" w14:textId="77777777" w:rsidR="008B7B13" w:rsidRDefault="00B51E82" w:rsidP="008B7B13">
      <w:pPr>
        <w:keepNext/>
      </w:pPr>
      <w:r>
        <w:rPr>
          <w:noProof/>
        </w:rPr>
        <w:drawing>
          <wp:inline distT="0" distB="0" distL="0" distR="0" wp14:anchorId="79BCE89B" wp14:editId="0693F2C6">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496B9329" w:rsidR="00B51E82" w:rsidRDefault="008B7B13" w:rsidP="008B7B13">
      <w:pPr>
        <w:pStyle w:val="Caption"/>
        <w:rPr>
          <w:noProof/>
        </w:rPr>
      </w:pPr>
      <w:bookmarkStart w:id="7" w:name="_Toc155551497"/>
      <w:r>
        <w:t xml:space="preserve">Figure </w:t>
      </w:r>
      <w:fldSimple w:instr=" SEQ Figure \* ARABIC ">
        <w:r w:rsidR="00CF321A">
          <w:rPr>
            <w:noProof/>
          </w:rPr>
          <w:t>1</w:t>
        </w:r>
      </w:fldSimple>
      <w:r>
        <w:t>: MassEntity archetype graph - MassEntity documentation (Epic Games</w:t>
      </w:r>
      <w:r>
        <w:rPr>
          <w:noProof/>
        </w:rPr>
        <w:t>)</w:t>
      </w:r>
      <w:bookmarkEnd w:id="7"/>
      <w:r w:rsidR="00681006">
        <w:rPr>
          <w:noProof/>
        </w:rPr>
        <w:fldChar w:fldCharType="begin"/>
      </w:r>
      <w:r w:rsidR="00FF4A94">
        <w:rPr>
          <w:noProof/>
        </w:rPr>
        <w:instrText xml:space="preserve"> ADDIN ZOTERO_ITEM CSL_CITATION {"citationID":"VDn7wEll","properties":{"formattedCitation":"[7]","plainCitation":"[7]","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FF4A94" w:rsidRPr="00FF4A94">
        <w:rPr>
          <w:rFonts w:ascii="Calibri" w:hAnsi="Calibri" w:cs="Calibri"/>
        </w:rPr>
        <w:t>[7]</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6E4F8438" w:rsidR="00B51E82" w:rsidRDefault="008B7B13" w:rsidP="008B7B13">
      <w:pPr>
        <w:pStyle w:val="Caption"/>
      </w:pPr>
      <w:bookmarkStart w:id="8" w:name="_Toc155551498"/>
      <w:r>
        <w:t xml:space="preserve">Figure </w:t>
      </w:r>
      <w:fldSimple w:instr=" SEQ Figure \* ARABIC ">
        <w:r w:rsidR="00CF321A">
          <w:rPr>
            <w:noProof/>
          </w:rPr>
          <w:t>2</w:t>
        </w:r>
      </w:fldSimple>
      <w:r w:rsidRPr="00A75B91">
        <w:t xml:space="preserve">: MassEntity </w:t>
      </w:r>
      <w:r>
        <w:t>processor</w:t>
      </w:r>
      <w:r w:rsidRPr="00A75B91">
        <w:t xml:space="preserve"> graph - MassEntity documentation (Epic Games)</w:t>
      </w:r>
      <w:bookmarkEnd w:id="8"/>
      <w:r w:rsidR="00681006">
        <w:fldChar w:fldCharType="begin"/>
      </w:r>
      <w:r w:rsidR="00FF4A94">
        <w:instrText xml:space="preserve"> ADDIN ZOTERO_ITEM CSL_CITATION {"citationID":"0WgemNOP","properties":{"formattedCitation":"[7]","plainCitation":"[7]","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FF4A94" w:rsidRPr="00FF4A94">
        <w:rPr>
          <w:rFonts w:ascii="Calibri" w:hAnsi="Calibri" w:cs="Calibri"/>
        </w:rPr>
        <w:t>[7]</w:t>
      </w:r>
      <w:r w:rsidR="00681006">
        <w:fldChar w:fldCharType="end"/>
      </w:r>
    </w:p>
    <w:p w14:paraId="73DEB54C" w14:textId="2D569773" w:rsidR="00B26D70" w:rsidRDefault="003A0148" w:rsidP="00536F67">
      <w:r>
        <w:lastRenderedPageBreak/>
        <w:t xml:space="preserve">The in-built visualization for Mass is quite complex and will work well enough for most projects.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p>
    <w:p w14:paraId="4B61086F" w14:textId="361966D5" w:rsidR="00725D2F" w:rsidRDefault="00F6325C" w:rsidP="00536F67">
      <w:r>
        <w:t>I</w:t>
      </w:r>
      <w:r w:rsidR="00F01D5C">
        <w:t xml:space="preserve">nstanced static meshes </w:t>
      </w:r>
      <w:r>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77777777" w:rsidR="00763C59"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37862F09"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p>
    <w:p w14:paraId="408AA4F2" w14:textId="25F4CAAF" w:rsidR="00BA0BB4" w:rsidRDefault="001E7926" w:rsidP="00061991">
      <w:r>
        <w:t xml:space="preserve">Flat structures are the easiest to understand and implement. They divide the world in </w:t>
      </w:r>
      <w:r w:rsidR="00AC5FF0">
        <w:t>a grid</w:t>
      </w:r>
      <w:r>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6387C921" w:rsidR="00085A56" w:rsidRDefault="00085A56" w:rsidP="00536F67">
      <w:r>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t xml:space="preserve"> and there are lots of empty spaces. The structure is more complicated to construct and update, but allows for faster evaluation of the data</w:t>
      </w:r>
      <w:r w:rsidR="00F56A06">
        <w:t xml:space="preserve"> in many cases</w:t>
      </w:r>
      <w:r>
        <w:t>.</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77777777" w:rsidR="00763C59"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20CE12CC"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04ADC8C1" w:rsidR="00085A56" w:rsidRDefault="00085A56" w:rsidP="00085A56">
      <w:r>
        <w:t>Multithreading in Unreal Engine is very similar</w:t>
      </w:r>
      <w:r w:rsidR="007C16EB">
        <w:t xml:space="preserve"> to standard C++</w:t>
      </w:r>
      <w:r w:rsidR="00D97F5B">
        <w:t xml:space="preserve">, with Unreal having their own implementations for things like </w:t>
      </w:r>
      <w:r w:rsidR="006E5894">
        <w:t>P</w:t>
      </w:r>
      <w:r w:rsidR="00D97F5B">
        <w:t>arallel</w:t>
      </w:r>
      <w:r w:rsidR="006E5894">
        <w:t>F</w:t>
      </w:r>
      <w:r w:rsidR="00D97F5B">
        <w:t xml:space="preserve">or and </w:t>
      </w:r>
      <w:r w:rsidR="006E5894">
        <w:t>M</w:t>
      </w:r>
      <w:r w:rsidR="00D97F5B">
        <w:t>utex.</w:t>
      </w:r>
    </w:p>
    <w:p w14:paraId="36783F57" w14:textId="55BE9364" w:rsidR="007C16EB" w:rsidRDefault="007C16EB" w:rsidP="00085A56">
      <w:r>
        <w:t xml:space="preserve">The engine runs </w:t>
      </w:r>
      <w:r w:rsidR="0099315B">
        <w:t>a</w:t>
      </w:r>
      <w:r>
        <w:t xml:space="preserve"> few processes on a different thread by default, such as rendering</w:t>
      </w:r>
      <w:r w:rsidR="00D97F5B">
        <w:t>. But most game logic such as the game tick, runs on a single thread</w:t>
      </w:r>
      <w:r w:rsidR="00047DFC">
        <w:t>, so there is a lot of room for optimization there.</w:t>
      </w:r>
    </w:p>
    <w:p w14:paraId="65D07FA1" w14:textId="4B48AC4C" w:rsidR="007C16EB" w:rsidRDefault="007C16EB" w:rsidP="00085A56">
      <w:r>
        <w:t>An important thing to be aware of is that some functionality is required to run on the game thread, such as changing the location of actors.</w:t>
      </w:r>
      <w:r w:rsidR="00292095">
        <w:t xml:space="preserve"> This can limit the potential benefits of multithreading.</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27E9CCA3" w:rsidR="00536F67" w:rsidRDefault="00536F67" w:rsidP="00536F67">
      <w:pPr>
        <w:pStyle w:val="Heading2"/>
        <w:numPr>
          <w:ilvl w:val="0"/>
          <w:numId w:val="34"/>
        </w:numPr>
      </w:pPr>
      <w:bookmarkStart w:id="12" w:name="_Toc155520890"/>
      <w:r>
        <w:t>Rendering</w:t>
      </w:r>
      <w:r w:rsidR="005E60EF">
        <w:t xml:space="preserve"> and </w:t>
      </w:r>
      <w:r>
        <w:t>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475F6D8C" w14:textId="36F99A1A" w:rsidR="00D2615A" w:rsidRDefault="00D6185A" w:rsidP="00D2615A">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10D1A42F" w:rsidR="00725D2F" w:rsidRDefault="002C5209" w:rsidP="00246978">
      <w:r>
        <w:t>Animation sharing is another system Unreal Engine has available to help optimize skeletal mesh</w:t>
      </w:r>
      <w:r w:rsidR="004A7BDF">
        <w:t xml:space="preserve"> animations</w:t>
      </w:r>
      <w:r>
        <w:t>.</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4D399033">
            <wp:extent cx="5836920" cy="385572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836920" cy="385572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fldSimple w:instr=" SEQ Figure \* ARABIC ">
        <w:r w:rsidR="00CF321A">
          <w:rPr>
            <w:noProof/>
          </w:rPr>
          <w:t>4</w:t>
        </w:r>
      </w:fldSimple>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13DB45BE" w14:textId="77777777" w:rsidR="00763C59" w:rsidRDefault="00763C59" w:rsidP="00763C59">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7DC3E131" w:rsidR="00DF21B5" w:rsidRDefault="00DF21B5" w:rsidP="00DF21B5">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p>
    <w:p w14:paraId="675E909A" w14:textId="41503A6A"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p>
    <w:p w14:paraId="1E6512E3" w14:textId="77777777" w:rsidR="00D2615A" w:rsidRDefault="00F46E96" w:rsidP="00DF21B5">
      <w:r>
        <w:t>Unreal Engine has a plugin called AnimToTexture,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147E555D" w14:textId="00DC1C8F" w:rsidR="005634A3" w:rsidRDefault="00536F67" w:rsidP="002D4805">
      <w:pPr>
        <w:pStyle w:val="Heading2"/>
        <w:numPr>
          <w:ilvl w:val="0"/>
          <w:numId w:val="34"/>
        </w:numPr>
      </w:pPr>
      <w:bookmarkStart w:id="19" w:name="_Toc155520895"/>
      <w:r>
        <w:lastRenderedPageBreak/>
        <w:t>GPU programming</w:t>
      </w:r>
      <w:bookmarkEnd w:id="19"/>
    </w:p>
    <w:p w14:paraId="5F81C69C" w14:textId="02363923"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5276ADC4" w:rsidR="00606AB0" w:rsidRDefault="00606AB0" w:rsidP="00606AB0">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8"/>
                    <a:stretch>
                      <a:fillRect/>
                    </a:stretch>
                  </pic:blipFill>
                  <pic:spPr>
                    <a:xfrm>
                      <a:off x="0" y="0"/>
                      <a:ext cx="5943600" cy="3343275"/>
                    </a:xfrm>
                    <a:prstGeom prst="rect">
                      <a:avLst/>
                    </a:prstGeom>
                  </pic:spPr>
                </pic:pic>
              </a:graphicData>
            </a:graphic>
          </wp:inline>
        </w:drawing>
      </w:r>
    </w:p>
    <w:p w14:paraId="3235C653" w14:textId="3C692882" w:rsidR="00931C23" w:rsidRDefault="00985E32" w:rsidP="00985E32">
      <w:pPr>
        <w:pStyle w:val="Caption"/>
      </w:pPr>
      <w:bookmarkStart w:id="20" w:name="_Toc155551501"/>
      <w:r>
        <w:t xml:space="preserve">Figure </w:t>
      </w:r>
      <w:fldSimple w:instr=" SEQ Figure \* ARABIC ">
        <w:r w:rsidR="00CF321A">
          <w:rPr>
            <w:noProof/>
          </w:rPr>
          <w:t>5</w:t>
        </w:r>
      </w:fldSimple>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r>
        <w:t>BrilliantGameStudios</w:t>
      </w:r>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48A2501F" w:rsidR="00246978" w:rsidRDefault="007C0891" w:rsidP="00246978">
      <w:r>
        <w:t>Because they run on the GPU, they can do some operations much more efficient than the CPU. They also run on a separate thread, so they won’t block the thread from which you call them</w:t>
      </w:r>
      <w:r w:rsidR="00672213">
        <w:t>.</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2" w:name="_Toc155520897"/>
      <w:r>
        <w:lastRenderedPageBreak/>
        <w:t>CUDA</w:t>
      </w:r>
      <w:bookmarkEnd w:id="22"/>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631FC5F9" w:rsidR="007C0891" w:rsidRDefault="00A43250" w:rsidP="007C0891">
      <w:r>
        <w:fldChar w:fldCharType="begin"/>
      </w:r>
      <w:r w:rsidR="00356630">
        <w:instrText xml:space="preserve"> ADDIN ZOTERO_ITEM CSL_CITATION {"citationID":"GfOaZI3v","properties":{"formattedCitation":"[40]\\uc0\\u8211{}[43]","plainCitation":"[40]–[43]","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fldChar w:fldCharType="separate"/>
      </w:r>
      <w:r w:rsidR="00356630" w:rsidRPr="00356630">
        <w:rPr>
          <w:rFonts w:ascii="Calibri" w:hAnsi="Calibri" w:cs="Calibri"/>
          <w:szCs w:val="24"/>
        </w:rPr>
        <w:t>[40]–[43]</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7AB79DBC" w14:textId="7657EAB4" w:rsidR="00356630" w:rsidRDefault="00356630" w:rsidP="00356630">
      <w:r>
        <w:fldChar w:fldCharType="begin"/>
      </w:r>
      <w:r>
        <w:instrText xml:space="preserve"> ADDIN ZOTERO_ITEM CSL_CITATION {"citationID":"88aGUMZv","properties":{"formattedCitation":"[36], [37], [39], [44]\\uc0\\u8211{}[46]","plainCitation":"[36], [37], [39], [44]–[46]","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356630">
        <w:rPr>
          <w:rFonts w:ascii="Calibri" w:hAnsi="Calibri" w:cs="Calibri"/>
          <w:szCs w:val="24"/>
        </w:rPr>
        <w:t>[36], [37], [39], [44]–[46]</w:t>
      </w:r>
      <w:r>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20A0999" w14:textId="2DAEC0EC" w:rsidR="00356630" w:rsidRDefault="00356630" w:rsidP="00356630">
      <w:r>
        <w:t>Unreal Engine has native support for using compute shaders, though it is not an extensively explored topic.</w:t>
      </w:r>
    </w:p>
    <w:p w14:paraId="412DE8F8" w14:textId="45FA6148" w:rsidR="00356630" w:rsidRDefault="00356630" w:rsidP="00356630">
      <w:r>
        <w:t>There are also plugins available for using CUDA and OpenCL, but there is also not a lot of information available about them.</w:t>
      </w:r>
    </w:p>
    <w:p w14:paraId="1EEC4B49" w14:textId="34EBFB4D" w:rsidR="00356630" w:rsidRDefault="00356630" w:rsidP="00356630">
      <w:r>
        <w:fldChar w:fldCharType="begin"/>
      </w:r>
      <w:r>
        <w:instrText xml:space="preserve"> ADDIN ZOTERO_ITEM CSL_CITATION {"citationID":"f5YYXOZf","properties":{"formattedCitation":"[38], [47]\\uc0\\u8211{}[49]","plainCitation":"[38], [47]–[49]","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Pr="00356630">
        <w:rPr>
          <w:rFonts w:ascii="Calibri" w:hAnsi="Calibri" w:cs="Calibri"/>
          <w:szCs w:val="24"/>
        </w:rPr>
        <w:t>[38], [47]–[49]</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28BE02A2"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356630">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356630" w:rsidRPr="00356630">
        <w:rPr>
          <w:rFonts w:ascii="Calibri" w:hAnsi="Calibri" w:cs="Calibri"/>
        </w:rPr>
        <w:t>[50]</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2"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3"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7FCC21DD"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24693338"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w:t>
      </w:r>
      <w:r w:rsidR="00494C6A">
        <w:t xml:space="preserve"> frame time spike</w:t>
      </w:r>
      <w:r w:rsidR="00FB5215">
        <w:t>, then we take the next frame.</w:t>
      </w:r>
    </w:p>
    <w:p w14:paraId="3FC1ECAA" w14:textId="2397F530"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w:t>
      </w:r>
      <w:r w:rsidR="005042E6">
        <w:t>s</w:t>
      </w:r>
      <w:r w:rsidR="00DD107B">
        <w:t xml:space="preserve">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2D2BE8E2" w:rsidR="00C7645D" w:rsidRDefault="00C7645D" w:rsidP="000D5C84">
      <w:r>
        <w:fldChar w:fldCharType="begin"/>
      </w:r>
      <w:r w:rsidR="00356630">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00356630" w:rsidRPr="00356630">
        <w:rPr>
          <w:rFonts w:ascii="Calibri" w:hAnsi="Calibri" w:cs="Calibri"/>
          <w:szCs w:val="24"/>
        </w:rPr>
        <w:t>[51]–[53]</w:t>
      </w:r>
      <w:r>
        <w:fldChar w:fldCharType="end"/>
      </w:r>
    </w:p>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5B8A7877" w:rsidR="002839ED" w:rsidRDefault="002839ED" w:rsidP="00350C2B">
      <w:r>
        <w:t>We create a unit</w:t>
      </w:r>
      <w:r w:rsidR="00073E6B">
        <w:t xml:space="preserve"> </w:t>
      </w:r>
      <w:r>
        <w:t xml:space="preserve">manager as a component of the gam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9C4B74">
        <w:t xml:space="preserve"> Ensuring the</w:t>
      </w:r>
      <w:r w:rsidR="00876848">
        <w:t xml:space="preserve"> units</w:t>
      </w:r>
      <w:r w:rsidR="009C4B74">
        <w:t xml:space="preserve"> don’t target allies</w:t>
      </w:r>
      <w:r w:rsidR="001D43C3">
        <w:t>, and reducing the amount they have to look through.</w:t>
      </w:r>
    </w:p>
    <w:p w14:paraId="19DBBEA1" w14:textId="77777777" w:rsidR="00980A73" w:rsidRDefault="00D67275" w:rsidP="00980A73">
      <w:pPr>
        <w:keepNext/>
        <w:rPr>
          <w:b/>
          <w:bCs/>
          <w:color w:val="2E74B5" w:themeColor="accent1" w:themeShade="BF"/>
          <w:sz w:val="16"/>
          <w:szCs w:val="16"/>
        </w:rPr>
      </w:pPr>
      <w:r w:rsidRPr="00D67275">
        <w:rPr>
          <w:noProof/>
        </w:rPr>
        <w:lastRenderedPageBreak/>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4"/>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5"/>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AA5909A" w:rsidR="0075011F" w:rsidRDefault="0075011F" w:rsidP="00350C2B">
      <w:r>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6"/>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fldSimple w:instr=" SEQ Code_snippet \* ARABIC ">
        <w:r w:rsidR="00CF321A">
          <w:rPr>
            <w:noProof/>
          </w:rPr>
          <w:t>3</w:t>
        </w:r>
      </w:fldSimple>
      <w:r>
        <w:t>: Target acquisition component header file</w:t>
      </w:r>
      <w:bookmarkEnd w:id="33"/>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6287379D"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 following a path on the nav</w:t>
      </w:r>
      <w:r w:rsidR="006E149C">
        <w:t xml:space="preserve">igation </w:t>
      </w:r>
      <w:r>
        <w:t>mesh.</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7"/>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fldSimple w:instr=" SEQ Code_snippet \* ARABIC ">
        <w:r w:rsidR="00CF321A">
          <w:rPr>
            <w:noProof/>
          </w:rPr>
          <w:t>4</w:t>
        </w:r>
      </w:fldSimple>
      <w:r>
        <w:t>: Move component header file</w:t>
      </w:r>
      <w:bookmarkEnd w:id="34"/>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3F6C04EA"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fldSimple w:instr=" SEQ Code_snippet \* ARABIC ">
        <w:r w:rsidR="00CF321A">
          <w:rPr>
            <w:noProof/>
          </w:rPr>
          <w:t>5</w:t>
        </w:r>
      </w:fldSimple>
      <w:r>
        <w:t>: Health component header file</w:t>
      </w:r>
      <w:bookmarkEnd w:id="35"/>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5B6C763"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9"/>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fldSimple w:instr=" SEQ Code_snippet \* ARABIC ">
        <w:r w:rsidR="00CF321A">
          <w:rPr>
            <w:noProof/>
          </w:rPr>
          <w:t>6</w:t>
        </w:r>
      </w:fldSimple>
      <w:r>
        <w:t>: Attack component header file</w:t>
      </w:r>
      <w:bookmarkEnd w:id="36"/>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30"/>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fldSimple w:instr=" SEQ Figure \* ARABIC ">
        <w:r w:rsidR="00CF321A">
          <w:rPr>
            <w:noProof/>
          </w:rPr>
          <w:t>6</w:t>
        </w:r>
      </w:fldSimple>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6FFE4BBB" w:rsidR="00804DFE" w:rsidRPr="008B3BCA" w:rsidRDefault="008B3BCA" w:rsidP="00790F54">
      <w:r>
        <w:t>We leave the shadow map method to virtual shadow maps</w:t>
      </w:r>
      <w:r w:rsidR="00CC25BC">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8" w:name="_Toc155520906"/>
      <w:r>
        <w:lastRenderedPageBreak/>
        <w:t>Mass battle Simulator</w:t>
      </w:r>
      <w:bookmarkEnd w:id="38"/>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1"/>
                    <a:stretch>
                      <a:fillRect/>
                    </a:stretch>
                  </pic:blipFill>
                  <pic:spPr>
                    <a:xfrm>
                      <a:off x="0" y="0"/>
                      <a:ext cx="5943600" cy="1836420"/>
                    </a:xfrm>
                    <a:prstGeom prst="rect">
                      <a:avLst/>
                    </a:prstGeom>
                  </pic:spPr>
                </pic:pic>
              </a:graphicData>
            </a:graphic>
          </wp:inline>
        </w:drawing>
      </w:r>
    </w:p>
    <w:p w14:paraId="2B5F225F" w14:textId="028C506A" w:rsidR="00790F54" w:rsidRDefault="00980A73" w:rsidP="00980A73">
      <w:pPr>
        <w:pStyle w:val="Caption"/>
      </w:pPr>
      <w:bookmarkStart w:id="39" w:name="_Toc155551503"/>
      <w:r>
        <w:t xml:space="preserve">Figure </w:t>
      </w:r>
      <w:fldSimple w:instr=" SEQ Figure \* ARABIC ">
        <w:r w:rsidR="00CF321A">
          <w:rPr>
            <w:noProof/>
          </w:rPr>
          <w:t>7</w:t>
        </w:r>
      </w:fldSimple>
      <w:r>
        <w:t>: P</w:t>
      </w:r>
      <w:r w:rsidR="00BF7A31">
        <w:t>l</w:t>
      </w:r>
      <w:r>
        <w:t>ugins required for using Mass in Unreal Engine 5</w:t>
      </w:r>
      <w:bookmarkEnd w:id="39"/>
    </w:p>
    <w:p w14:paraId="64A0ABAA" w14:textId="77777777" w:rsidR="002942B4" w:rsidRPr="002942B4" w:rsidRDefault="002942B4" w:rsidP="002942B4"/>
    <w:p w14:paraId="19D4A992" w14:textId="02091AD5"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or if we want to do that at another time through our own code. We can also configure which tick phase we want our processor to execute during, and there are many more options than that of course.</w:t>
      </w:r>
      <w:r w:rsidR="009B78AD">
        <w:br/>
        <w:t>ConfigureQueries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2"/>
                    <a:stretch>
                      <a:fillRect/>
                    </a:stretch>
                  </pic:blipFill>
                  <pic:spPr>
                    <a:xfrm>
                      <a:off x="0" y="0"/>
                      <a:ext cx="5563082" cy="2042337"/>
                    </a:xfrm>
                    <a:prstGeom prst="rect">
                      <a:avLst/>
                    </a:prstGeom>
                  </pic:spPr>
                </pic:pic>
              </a:graphicData>
            </a:graphic>
          </wp:inline>
        </w:drawing>
      </w:r>
    </w:p>
    <w:p w14:paraId="27E4166F" w14:textId="6EFB93B3" w:rsidR="009B6E74" w:rsidRPr="009B6E74" w:rsidRDefault="00980A73" w:rsidP="000C2F97">
      <w:pPr>
        <w:pStyle w:val="Caption"/>
      </w:pPr>
      <w:bookmarkStart w:id="40" w:name="_Toc155551564"/>
      <w:r>
        <w:t xml:space="preserve">Code snippet </w:t>
      </w:r>
      <w:fldSimple w:instr=" SEQ Code_snippet \* ARABIC ">
        <w:r w:rsidR="00CF321A">
          <w:rPr>
            <w:noProof/>
          </w:rPr>
          <w:t>7</w:t>
        </w:r>
      </w:fldSimple>
      <w:r>
        <w:t>: Example of a processor header file</w:t>
      </w:r>
      <w:bookmarkEnd w:id="40"/>
    </w:p>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3"/>
                    <a:stretch>
                      <a:fillRect/>
                    </a:stretch>
                  </pic:blipFill>
                  <pic:spPr>
                    <a:xfrm>
                      <a:off x="0" y="0"/>
                      <a:ext cx="4503810" cy="3749365"/>
                    </a:xfrm>
                    <a:prstGeom prst="rect">
                      <a:avLst/>
                    </a:prstGeom>
                  </pic:spPr>
                </pic:pic>
              </a:graphicData>
            </a:graphic>
          </wp:inline>
        </w:drawing>
      </w:r>
    </w:p>
    <w:p w14:paraId="03C9584E" w14:textId="3A58FEC6" w:rsidR="00D712BD" w:rsidRDefault="00980A73" w:rsidP="00980A73">
      <w:pPr>
        <w:pStyle w:val="Caption"/>
      </w:pPr>
      <w:bookmarkStart w:id="41" w:name="_Toc155551504"/>
      <w:r>
        <w:t xml:space="preserve">Figure </w:t>
      </w:r>
      <w:fldSimple w:instr=" SEQ Figure \* ARABIC ">
        <w:r w:rsidR="00CF321A">
          <w:rPr>
            <w:noProof/>
          </w:rPr>
          <w:t>8</w:t>
        </w:r>
      </w:fldSimple>
      <w:r>
        <w:t xml:space="preserve">: Example of a </w:t>
      </w:r>
      <w:r w:rsidR="00B20168">
        <w:t>m</w:t>
      </w:r>
      <w:r>
        <w:t>ass spawner configuration</w:t>
      </w:r>
      <w:bookmarkEnd w:id="41"/>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4"/>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2" w:name="_Toc155551505"/>
      <w:r>
        <w:t xml:space="preserve">Figure </w:t>
      </w:r>
      <w:fldSimple w:instr=" SEQ Figure \* ARABIC ">
        <w:r w:rsidR="00CF321A">
          <w:rPr>
            <w:noProof/>
          </w:rPr>
          <w:t>9</w:t>
        </w:r>
      </w:fldSimple>
      <w:r>
        <w:t>: Example of an EntityConfig data asset configuration</w:t>
      </w:r>
      <w:bookmarkEnd w:id="42"/>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39028356" w:rsidR="00E43D2A" w:rsidRDefault="00424491" w:rsidP="00E43D2A">
      <w:r>
        <w:t>For the target acquisition, we first need to be able to associate every entity with a certain army</w:t>
      </w:r>
      <w:r w:rsidR="000007CE">
        <w:t xml:space="preserve">, for that, we add an </w:t>
      </w:r>
      <w:r w:rsidR="00560779">
        <w:t>a</w:t>
      </w:r>
      <w:r w:rsidR="009336F7">
        <w:t>rmy</w:t>
      </w:r>
      <w:r w:rsidR="00560779">
        <w:t xml:space="preserve"> ID f</w:t>
      </w:r>
      <w:r w:rsidR="009336F7">
        <w:t>ragmen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5"/>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fldSimple w:instr=" SEQ Code_snippet \* ARABIC ">
        <w:r w:rsidR="00CF321A">
          <w:rPr>
            <w:noProof/>
          </w:rPr>
          <w:t>8</w:t>
        </w:r>
      </w:fldSimple>
      <w:r>
        <w:t>: FArmyIdFragment definition</w:t>
      </w:r>
      <w:bookmarkEnd w:id="43"/>
    </w:p>
    <w:p w14:paraId="3608DCE9" w14:textId="77777777" w:rsidR="00CE0916" w:rsidRPr="00CE0916" w:rsidRDefault="00CE0916" w:rsidP="00CE0916"/>
    <w:p w14:paraId="7911219D" w14:textId="1D0BD26C"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 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6"/>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4"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4"/>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40AAED2E" w:rsidR="00D712BD" w:rsidRDefault="00D712BD" w:rsidP="00E43D2A">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7"/>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fldSimple w:instr=" SEQ Code_snippet \* ARABIC ">
        <w:r w:rsidR="00CF321A">
          <w:rPr>
            <w:noProof/>
          </w:rPr>
          <w:t>10</w:t>
        </w:r>
      </w:fldSimple>
      <w:r>
        <w:t>: PossibleTargetEntities variable declaration</w:t>
      </w:r>
      <w:bookmarkEnd w:id="45"/>
    </w:p>
    <w:p w14:paraId="7CF4AAB4" w14:textId="77777777" w:rsidR="00E920EC" w:rsidRPr="00E920EC" w:rsidRDefault="00E920EC" w:rsidP="00E920EC"/>
    <w:p w14:paraId="714924B3" w14:textId="107D418E" w:rsidR="00321BC4" w:rsidRDefault="00321BC4" w:rsidP="00E43D2A">
      <w:r>
        <w:t xml:space="preserve">We then create a </w:t>
      </w:r>
      <w:r w:rsidR="00B73BB7">
        <w:t>t</w:t>
      </w:r>
      <w:r>
        <w:t>arget</w:t>
      </w:r>
      <w:r w:rsidR="00B73BB7">
        <w:t xml:space="preserve"> a</w:t>
      </w:r>
      <w:r>
        <w:t>cquisition</w:t>
      </w:r>
      <w:r w:rsidR="00B73BB7">
        <w:t xml:space="preserve"> p</w:t>
      </w:r>
      <w:r>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8"/>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fldSimple w:instr=" SEQ Code_snippet \* ARABIC ">
        <w:r w:rsidR="00CF321A">
          <w:rPr>
            <w:noProof/>
          </w:rPr>
          <w:t>11</w:t>
        </w:r>
      </w:fldSimple>
      <w:r>
        <w:t>: TargetAcquisitionProcessor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582E3776" w:rsidR="00E43D2A"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p>
    <w:p w14:paraId="6E7131D2" w14:textId="3C787088" w:rsidR="002153C7" w:rsidRDefault="002153C7" w:rsidP="00E43D2A">
      <w:r>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26378685" w14:textId="1BDD43B2" w:rsidR="008712D3" w:rsidRDefault="008712D3" w:rsidP="00E43D2A">
      <w:r>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9"/>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fldSimple w:instr=" SEQ Code_snippet \* ARABIC ">
        <w:r w:rsidR="00CF321A">
          <w:rPr>
            <w:noProof/>
          </w:rPr>
          <w:t>12</w:t>
        </w:r>
      </w:fldSimple>
      <w:r>
        <w:t>: Navigation mesh pathfinding in the navigation processor Execute function</w:t>
      </w:r>
      <w:bookmarkEnd w:id="47"/>
    </w:p>
    <w:p w14:paraId="75A48F36" w14:textId="77777777" w:rsidR="00C13516" w:rsidRPr="00C13516" w:rsidRDefault="00C13516" w:rsidP="00C13516"/>
    <w:p w14:paraId="751DAE69" w14:textId="39B0EC4B" w:rsidR="008712D3" w:rsidRDefault="008712D3" w:rsidP="00E43D2A">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40"/>
                    <a:stretch>
                      <a:fillRect/>
                    </a:stretch>
                  </pic:blipFill>
                  <pic:spPr>
                    <a:xfrm>
                      <a:off x="0" y="0"/>
                      <a:ext cx="5943600" cy="3246755"/>
                    </a:xfrm>
                    <a:prstGeom prst="rect">
                      <a:avLst/>
                    </a:prstGeom>
                  </pic:spPr>
                </pic:pic>
              </a:graphicData>
            </a:graphic>
          </wp:inline>
        </w:drawing>
      </w:r>
    </w:p>
    <w:p w14:paraId="3F90FD46" w14:textId="69EBD745" w:rsidR="00E43D2A" w:rsidRDefault="00B81921" w:rsidP="00B81921">
      <w:pPr>
        <w:pStyle w:val="Caption"/>
      </w:pPr>
      <w:bookmarkStart w:id="48" w:name="_Toc155551570"/>
      <w:r>
        <w:t xml:space="preserve">Code snippet </w:t>
      </w:r>
      <w:fldSimple w:instr=" SEQ Code_snippet \* ARABIC ">
        <w:r w:rsidR="00CF321A">
          <w:rPr>
            <w:noProof/>
          </w:rPr>
          <w:t>13</w:t>
        </w:r>
      </w:fldSimple>
      <w:r>
        <w:t>: Move</w:t>
      </w:r>
      <w:r w:rsidR="00AD207F">
        <w:t xml:space="preserve"> p</w:t>
      </w:r>
      <w:r>
        <w:t>rocessor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5F38EFBC"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1"/>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fldSimple w:instr=" SEQ Code_snippet \* ARABIC ">
        <w:r w:rsidR="00CF321A">
          <w:rPr>
            <w:noProof/>
          </w:rPr>
          <w:t>14</w:t>
        </w:r>
      </w:fldSimple>
      <w:r>
        <w:t>: Attack parameters shared fragment definition</w:t>
      </w:r>
      <w:bookmarkEnd w:id="49"/>
    </w:p>
    <w:p w14:paraId="585873A7" w14:textId="77777777" w:rsidR="00E62F93" w:rsidRPr="00E62F93" w:rsidRDefault="00E62F93" w:rsidP="00E62F93"/>
    <w:p w14:paraId="063A069F" w14:textId="09EACFE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2"/>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fldSimple w:instr=" SEQ Code_snippet \* ARABIC ">
        <w:r w:rsidR="00CF321A">
          <w:rPr>
            <w:noProof/>
          </w:rPr>
          <w:t>15</w:t>
        </w:r>
      </w:fldSimple>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1A83E4F5" w:rsidR="00214F0D" w:rsidRDefault="00402884" w:rsidP="00FE78CF">
      <w:r>
        <w:t xml:space="preserve">The dying fragment will use a timer to indicate how long it takes until it is dead. The processor will go over every entity and count down the timer, once done, it will spawn a new entity, according to </w:t>
      </w:r>
      <w:r w:rsidR="003F3AF1">
        <w:t>an</w:t>
      </w:r>
      <w:r>
        <w:t xml:space="preserve"> EntityConfig asse</w:t>
      </w:r>
      <w:r w:rsidR="001A46DC">
        <w:t>t</w:t>
      </w:r>
      <w:r>
        <w:t>.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3"/>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1"/>
    </w:p>
    <w:p w14:paraId="386104FC" w14:textId="77777777" w:rsidR="00621184" w:rsidRPr="00621184" w:rsidRDefault="00621184" w:rsidP="00621184"/>
    <w:p w14:paraId="6F1A13E7" w14:textId="198ED546" w:rsidR="00402884" w:rsidRDefault="00402884" w:rsidP="00FE78CF">
      <w:r>
        <w:t>We will not immediately destroy the now dead entity, as a good practice is to instead mark it as dead by using a tag, and then using DestroyEntities()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4"/>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fldSimple w:instr=" SEQ Code_snippet \* ARABIC ">
        <w:r w:rsidR="00CF321A">
          <w:rPr>
            <w:noProof/>
          </w:rPr>
          <w:t>17</w:t>
        </w:r>
      </w:fldSimple>
      <w:r>
        <w:t>: DestroyEntitiesProcessor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5"/>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fldSimple w:instr=" SEQ Figure \* ARABIC ">
        <w:r w:rsidR="00CF321A">
          <w:rPr>
            <w:noProof/>
          </w:rPr>
          <w:t>10</w:t>
        </w:r>
      </w:fldSimple>
      <w:r>
        <w:t>:</w:t>
      </w:r>
      <w:r>
        <w:rPr>
          <w:noProof/>
        </w:rPr>
        <w:t xml:space="preserve"> Visualization trait configuration</w:t>
      </w:r>
      <w:bookmarkEnd w:id="53"/>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6"/>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fldSimple w:instr=" SEQ Code_snippet \* ARABIC ">
        <w:r w:rsidR="00CF321A">
          <w:rPr>
            <w:noProof/>
          </w:rPr>
          <w:t>18</w:t>
        </w:r>
      </w:fldSimple>
      <w:r>
        <w:t>: Transform translator execute function</w:t>
      </w:r>
      <w:bookmarkEnd w:id="54"/>
    </w:p>
    <w:p w14:paraId="5E87E3E9" w14:textId="77777777" w:rsidR="00D249E8" w:rsidRPr="00D249E8" w:rsidRDefault="00D249E8" w:rsidP="00D249E8"/>
    <w:p w14:paraId="013D71D0" w14:textId="0E185F85" w:rsidR="004D1A93" w:rsidRPr="007E02AF"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BDB3D5D"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7"/>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fldSimple w:instr=" SEQ Code_snippet \* ARABIC ">
        <w:r w:rsidR="00CF321A">
          <w:rPr>
            <w:noProof/>
          </w:rPr>
          <w:t>19</w:t>
        </w:r>
      </w:fldSimple>
      <w:r>
        <w:t>: Animation instance update functionality</w:t>
      </w:r>
      <w:bookmarkEnd w:id="55"/>
    </w:p>
    <w:p w14:paraId="4A176565" w14:textId="77777777" w:rsidR="00C7645D" w:rsidRDefault="00C7645D" w:rsidP="00C7645D"/>
    <w:p w14:paraId="6B12D003" w14:textId="6B7359E5" w:rsidR="00C7645D" w:rsidRDefault="00C7645D" w:rsidP="00C7645D">
      <w:r>
        <w:fldChar w:fldCharType="begin"/>
      </w:r>
      <w:r w:rsidR="00FF4A94">
        <w:instrText xml:space="preserve"> ADDIN ZOTERO_ITEM CSL_CITATION {"citationID":"Kay3fYAC","properties":{"formattedCitation":"[6], [7], [11]\\uc0\\u8211{}[18], [20], [21]","plainCitation":"[6], [7], [11]–[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00FF4A94" w:rsidRPr="00FF4A94">
        <w:rPr>
          <w:rFonts w:ascii="Calibri" w:hAnsi="Calibri" w:cs="Calibri"/>
          <w:szCs w:val="24"/>
        </w:rPr>
        <w:t>[6], [7], [11]–[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8"/>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9"/>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50"/>
                    <a:stretch>
                      <a:fillRect/>
                    </a:stretch>
                  </pic:blipFill>
                  <pic:spPr>
                    <a:xfrm>
                      <a:off x="0" y="0"/>
                      <a:ext cx="5776461" cy="4198984"/>
                    </a:xfrm>
                    <a:prstGeom prst="rect">
                      <a:avLst/>
                    </a:prstGeom>
                  </pic:spPr>
                </pic:pic>
              </a:graphicData>
            </a:graphic>
          </wp:inline>
        </w:drawing>
      </w:r>
    </w:p>
    <w:p w14:paraId="5AF0C30F" w14:textId="466C9425" w:rsidR="001B1D78" w:rsidRDefault="00CF321A" w:rsidP="00CF321A">
      <w:pPr>
        <w:pStyle w:val="Caption"/>
      </w:pPr>
      <w:bookmarkStart w:id="58" w:name="_Toc155551508"/>
      <w:r>
        <w:t xml:space="preserve">Figure </w:t>
      </w:r>
      <w:fldSimple w:instr=" SEQ Figure \* ARABIC ">
        <w:r>
          <w:rPr>
            <w:noProof/>
          </w:rPr>
          <w:t>13</w:t>
        </w:r>
      </w:fldSimple>
      <w:r>
        <w:t>: LOD Settings after generating an LOD</w:t>
      </w:r>
      <w:r w:rsidR="008D6209">
        <w:t xml:space="preserve"> s</w:t>
      </w:r>
      <w:r>
        <w:t>ettings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F50BA11" w:rsidR="00A56DD0" w:rsidRDefault="00A56DD0" w:rsidP="00BC6BAD">
      <w:r>
        <w:t>As of 5.1, Mass already does some multithreading by defaul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1"/>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fldSimple w:instr=" SEQ Code_snippet \* ARABIC ">
        <w:r>
          <w:rPr>
            <w:noProof/>
          </w:rPr>
          <w:t>20</w:t>
        </w:r>
      </w:fldSimple>
      <w:r>
        <w:t>: Replacing the normal for loop with a ParallelFor</w:t>
      </w:r>
      <w:bookmarkEnd w:id="60"/>
    </w:p>
    <w:p w14:paraId="20BEE998" w14:textId="77777777" w:rsidR="00127B1A" w:rsidRPr="00127B1A" w:rsidRDefault="00127B1A" w:rsidP="00127B1A"/>
    <w:p w14:paraId="1F87BA0A" w14:textId="367CFBC3" w:rsidR="00E36553" w:rsidRDefault="00E36553" w:rsidP="00350C2B">
      <w:r>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p>
    <w:p w14:paraId="4B739460" w14:textId="48AD9E84" w:rsidR="009726B0" w:rsidRDefault="008B78E3" w:rsidP="00350C2B">
      <w:r>
        <w:t>We also multithreaded the movement and attacking processor</w:t>
      </w:r>
      <w:r w:rsidR="001D1DD5">
        <w:t>s</w:t>
      </w:r>
      <w:r>
        <w:t>, which in hindsight</w:t>
      </w:r>
      <w:r w:rsidR="003C0C4E">
        <w:t>,</w:t>
      </w:r>
      <w:r>
        <w:t xml:space="preserve"> was not needed since they already barely take any frame time at all.</w:t>
      </w:r>
    </w:p>
    <w:p w14:paraId="56887772" w14:textId="31176BA5" w:rsidR="008B78E3" w:rsidRDefault="008B78E3" w:rsidP="00350C2B">
      <w:r>
        <w:t>Also make sure to use a mutex (FCriticalSection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2"/>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fldSimple w:instr=" SEQ Code_snippet \* ARABIC ">
        <w:r>
          <w:rPr>
            <w:noProof/>
          </w:rPr>
          <w:t>21</w:t>
        </w:r>
      </w:fldSimple>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t>Spatial Partitioning</w:t>
      </w:r>
      <w:bookmarkEnd w:id="62"/>
    </w:p>
    <w:p w14:paraId="6E14B080" w14:textId="5FA87631" w:rsidR="008B78E3" w:rsidRDefault="008B78E3" w:rsidP="008B78E3">
      <w:r>
        <w:lastRenderedPageBreak/>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A48054C"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 a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0A79125B" w:rsidR="00185F9F" w:rsidRDefault="00185F9F" w:rsidP="008B78E3">
      <w:r>
        <w:t>Luckily, Unreal Engine has some spatial partitioning structures built into the engine, like the hash</w:t>
      </w:r>
      <w:r w:rsidR="00333B95">
        <w:t xml:space="preserve"> </w:t>
      </w:r>
      <w:r>
        <w:t xml:space="preserve">grid that was used for avoidance. They also have multiple octree implementations, the one we will use is TOctree2 (the original TOctree is deprecated), since it is the most similar to a classic octree. There is also </w:t>
      </w:r>
      <w:r w:rsidRPr="00185F9F">
        <w:t>FSparseDynamicOctree3</w:t>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3"/>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4"/>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fldSimple w:instr=" SEQ Figure \* ARABIC ">
        <w:r>
          <w:rPr>
            <w:noProof/>
          </w:rPr>
          <w:t>15</w:t>
        </w:r>
      </w:fldSimple>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6"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6"/>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fldSimple w:instr=" SEQ Figure \* ARABIC ">
        <w:r>
          <w:rPr>
            <w:noProof/>
          </w:rPr>
          <w:t>17</w:t>
        </w:r>
      </w:fldSimple>
      <w:r>
        <w:t>: Creation of the animation sharing manager</w:t>
      </w:r>
      <w:bookmarkEnd w:id="67"/>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7"/>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fldSimple w:instr=" SEQ Figure \* ARABIC ">
        <w:r>
          <w:rPr>
            <w:noProof/>
          </w:rPr>
          <w:t>18</w:t>
        </w:r>
      </w:fldSimple>
      <w:r w:rsidRPr="002F1346">
        <w:t xml:space="preserve">: Configuration of the </w:t>
      </w:r>
      <w:r>
        <w:t>AnimationSharingSetup asset</w:t>
      </w:r>
      <w:bookmarkEnd w:id="68"/>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8"/>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fldSimple w:instr=" SEQ Figure \* ARABIC ">
        <w:r>
          <w:rPr>
            <w:noProof/>
          </w:rPr>
          <w:t>19</w:t>
        </w:r>
      </w:fldSimple>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9"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60"/>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fldSimple w:instr=" SEQ Figure \* ARABIC ">
        <w:r>
          <w:rPr>
            <w:noProof/>
          </w:rPr>
          <w:t>20</w:t>
        </w:r>
      </w:fldSimple>
      <w:r>
        <w:t>: Screenshot from within Unreal Insights showing how component ticks are not grouped</w:t>
      </w:r>
      <w:bookmarkEnd w:id="71"/>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3DA2C3FB" w:rsidR="00C7645D" w:rsidRDefault="00C7645D" w:rsidP="000D5C84">
      <w:r>
        <w:fldChar w:fldCharType="begin"/>
      </w:r>
      <w:r w:rsidR="00356630">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00356630" w:rsidRPr="00356630">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1"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2"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375A9EF3" w:rsidR="005A143E" w:rsidRDefault="005A143E" w:rsidP="005A143E">
      <w:r>
        <w:t>The game thread takes more frame time than the render thread and GPU in all cases</w:t>
      </w:r>
      <w:r w:rsidR="0053548A">
        <w:t>, o</w:t>
      </w:r>
      <w:r>
        <w:t>nce we go past 800 vs 800 units. This means that our game</w:t>
      </w:r>
      <w:r w:rsidR="00A228A1">
        <w:t xml:space="preserve">play logic </w:t>
      </w:r>
      <w:r>
        <w:t>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E5B1BFD" w14:textId="5BE9A074" w:rsidR="00E32CF7" w:rsidRDefault="005A143E" w:rsidP="001473F8">
      <w:pPr>
        <w:pStyle w:val="Caption"/>
      </w:pPr>
      <w:bookmarkStart w:id="74" w:name="_Toc155551658"/>
      <w:r>
        <w:t xml:space="preserve">Chart </w:t>
      </w:r>
      <w:fldSimple w:instr=" SEQ Chart \* ARABIC ">
        <w:r w:rsidR="00C4770A">
          <w:rPr>
            <w:noProof/>
          </w:rPr>
          <w:t>1</w:t>
        </w:r>
      </w:fldSimple>
      <w:r w:rsidRPr="00306CE3">
        <w:t>: Game thread frame time over unit count</w:t>
      </w:r>
      <w:bookmarkEnd w:id="74"/>
    </w:p>
    <w:p w14:paraId="4CD7DFE1" w14:textId="77777777" w:rsidR="001473F8" w:rsidRDefault="001473F8">
      <w:r>
        <w:br w:type="page"/>
      </w:r>
    </w:p>
    <w:p w14:paraId="4224157D" w14:textId="2A2C1539" w:rsidR="005A143E" w:rsidRDefault="005A143E" w:rsidP="005A143E">
      <w:r>
        <w:lastRenderedPageBreak/>
        <w:t xml:space="preserve">In case of the render thread, it seems like </w:t>
      </w:r>
      <w:r w:rsidR="00527A7E">
        <w:t>M</w:t>
      </w:r>
      <w:r>
        <w:t>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1C79596" w14:textId="44C28014" w:rsidR="003D6EE0" w:rsidRDefault="00F36E07" w:rsidP="00F36E07">
      <w:pPr>
        <w:pStyle w:val="Caption"/>
      </w:pPr>
      <w:bookmarkStart w:id="75" w:name="_Toc155551659"/>
      <w:r>
        <w:t xml:space="preserve">Chart </w:t>
      </w:r>
      <w:fldSimple w:instr=" SEQ Chart \* ARABIC ">
        <w:r w:rsidR="00C4770A">
          <w:rPr>
            <w:noProof/>
          </w:rPr>
          <w:t>2</w:t>
        </w:r>
      </w:fldSimple>
      <w:r>
        <w:t>: Render thread frame time over unit count</w:t>
      </w:r>
      <w:bookmarkEnd w:id="75"/>
    </w:p>
    <w:p w14:paraId="6946B452" w14:textId="77777777" w:rsidR="00EE00A4" w:rsidRDefault="00EE00A4" w:rsidP="00CA24DB"/>
    <w:p w14:paraId="4A92049E" w14:textId="3D97EED0" w:rsidR="005A143E" w:rsidRDefault="005A143E" w:rsidP="00CA24DB">
      <w:r>
        <w:t xml:space="preserve">The GPU frame time seems to vary a lot, seemingly randomly. We can </w:t>
      </w:r>
      <w:r w:rsidR="00737CB5">
        <w:t>see</w:t>
      </w:r>
      <w:r>
        <w:t xml:space="preserve"> that the GPU time goes up when there are more units on screen</w:t>
      </w:r>
      <w:r w:rsidR="007464D0">
        <w:t>,</w:t>
      </w:r>
      <w:r>
        <w:t xml:space="preserve"> and that Mass, or any other technique</w:t>
      </w:r>
      <w:r w:rsidR="00BE019F">
        <w:t>,</w:t>
      </w:r>
      <w:r>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0885B33" w14:textId="7295735F" w:rsidR="00EE00A4" w:rsidRDefault="00F36E07" w:rsidP="00F36E07">
      <w:pPr>
        <w:pStyle w:val="Caption"/>
      </w:pPr>
      <w:bookmarkStart w:id="76" w:name="_Toc155551660"/>
      <w:r>
        <w:t xml:space="preserve">Chart </w:t>
      </w:r>
      <w:fldSimple w:instr=" SEQ Chart \* ARABIC ">
        <w:r w:rsidR="00C4770A">
          <w:rPr>
            <w:noProof/>
          </w:rPr>
          <w:t>3</w:t>
        </w:r>
      </w:fldSimple>
      <w:r>
        <w:t>: GPU frame time over unit count</w:t>
      </w:r>
      <w:bookmarkEnd w:id="76"/>
    </w:p>
    <w:p w14:paraId="7B07577E" w14:textId="2CD64868" w:rsidR="005A143E" w:rsidRDefault="005A143E" w:rsidP="005A143E">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0C6C8575" w:rsidR="005A143E" w:rsidRDefault="005A143E" w:rsidP="00CA24DB">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D743A2D" w14:textId="6EF482B8" w:rsidR="00836A11" w:rsidRDefault="00F36E07" w:rsidP="00F36E07">
      <w:pPr>
        <w:pStyle w:val="Caption"/>
      </w:pPr>
      <w:bookmarkStart w:id="77" w:name="_Toc155551661"/>
      <w:r>
        <w:t xml:space="preserve">Chart </w:t>
      </w:r>
      <w:fldSimple w:instr=" SEQ Chart \* ARABIC ">
        <w:r w:rsidR="00C4770A">
          <w:rPr>
            <w:noProof/>
          </w:rPr>
          <w:t>4</w:t>
        </w:r>
      </w:fldSimple>
      <w:r>
        <w:t>: Target acquisition frame time over unit count</w:t>
      </w:r>
      <w:bookmarkEnd w:id="77"/>
    </w:p>
    <w:p w14:paraId="2AFC11C5" w14:textId="70720A80" w:rsidR="003726D2" w:rsidRDefault="003726D2">
      <w:r>
        <w:br w:type="page"/>
      </w:r>
    </w:p>
    <w:p w14:paraId="1F8C4194" w14:textId="77777777" w:rsidR="009F60E4" w:rsidRDefault="009F60E4" w:rsidP="009F60E4">
      <w:r>
        <w:lastRenderedPageBreak/>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2D6B728" w14:textId="6ADC3FD2" w:rsidR="00984133" w:rsidRDefault="00F36E07" w:rsidP="00F36E07">
      <w:pPr>
        <w:pStyle w:val="Caption"/>
      </w:pPr>
      <w:bookmarkStart w:id="78" w:name="_Toc155551662"/>
      <w:r>
        <w:t xml:space="preserve">Chart </w:t>
      </w:r>
      <w:fldSimple w:instr=" SEQ Chart \* ARABIC ">
        <w:r w:rsidR="00C4770A">
          <w:rPr>
            <w:noProof/>
          </w:rPr>
          <w:t>5</w:t>
        </w:r>
      </w:fldSimple>
      <w:r>
        <w:t>: Navigation frame time over unit count</w:t>
      </w:r>
      <w:bookmarkEnd w:id="78"/>
    </w:p>
    <w:p w14:paraId="4525D777" w14:textId="49EB3D99" w:rsidR="005E5EF9" w:rsidRDefault="005E5EF9">
      <w:r>
        <w:br w:type="page"/>
      </w:r>
    </w:p>
    <w:p w14:paraId="7EF2787B" w14:textId="77777777" w:rsidR="009F60E4" w:rsidRDefault="009F60E4" w:rsidP="009F60E4">
      <w:r>
        <w:lastRenderedPageBreak/>
        <w:t>In this graph, we can see that the character movement component that was used in the simple battle simulator, seems to be very inefficient in general, even with only a few hundred units.</w:t>
      </w:r>
    </w:p>
    <w:p w14:paraId="3704F08F" w14:textId="14C7AEC7" w:rsidR="009F60E4" w:rsidRDefault="009F60E4" w:rsidP="009F60E4">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p>
    <w:p w14:paraId="4CC3647A" w14:textId="526C21B1" w:rsidR="009F60E4" w:rsidRDefault="009F60E4" w:rsidP="00CA24DB">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11A9197" w14:textId="65E74391" w:rsidR="004374EC" w:rsidRDefault="00F36E07" w:rsidP="00F36E07">
      <w:pPr>
        <w:pStyle w:val="Caption"/>
      </w:pPr>
      <w:bookmarkStart w:id="79" w:name="_Toc155551663"/>
      <w:r>
        <w:t xml:space="preserve">Chart </w:t>
      </w:r>
      <w:fldSimple w:instr=" SEQ Chart \* ARABIC ">
        <w:r w:rsidR="00C4770A">
          <w:rPr>
            <w:noProof/>
          </w:rPr>
          <w:t>6</w:t>
        </w:r>
      </w:fldSimple>
      <w:r>
        <w:t>: Movement and avoidance frame time over unit count</w:t>
      </w:r>
      <w:bookmarkEnd w:id="79"/>
    </w:p>
    <w:p w14:paraId="25FCB08D" w14:textId="6A0DE60A" w:rsidR="005E5EF9" w:rsidRDefault="005E5EF9">
      <w:r>
        <w:br w:type="page"/>
      </w:r>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5B923983"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B250CB0" w14:textId="76AC4272" w:rsidR="00B34A19" w:rsidRDefault="00F36E07" w:rsidP="00F36E07">
      <w:pPr>
        <w:pStyle w:val="Caption"/>
      </w:pPr>
      <w:bookmarkStart w:id="80" w:name="_Toc155551664"/>
      <w:r>
        <w:t xml:space="preserve">Chart </w:t>
      </w:r>
      <w:fldSimple w:instr=" SEQ Chart \* ARABIC ">
        <w:r w:rsidR="00C4770A">
          <w:rPr>
            <w:noProof/>
          </w:rPr>
          <w:t>7</w:t>
        </w:r>
      </w:fldSimple>
      <w:r>
        <w:t>: Mass to actor frame time over unit count</w:t>
      </w:r>
      <w:bookmarkEnd w:id="80"/>
    </w:p>
    <w:p w14:paraId="19E9DC53" w14:textId="5E33D1E5" w:rsidR="00E16B12" w:rsidRDefault="00E16B12">
      <w:r>
        <w:br w:type="page"/>
      </w:r>
    </w:p>
    <w:p w14:paraId="3F7E1115" w14:textId="782E278F" w:rsidR="009F60E4" w:rsidRDefault="009F60E4" w:rsidP="009F60E4">
      <w:r>
        <w:lastRenderedPageBreak/>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1721CF32" w:rsidR="009F60E4" w:rsidRDefault="009F60E4" w:rsidP="009F60E4">
      <w:r>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t xml:space="preserve">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9C9D0ED" w:rsidR="009F60E4" w:rsidRDefault="009F60E4" w:rsidP="00CA24DB">
      <w:r>
        <w:t>Vertex animations might be a better solution than animation sharing, since it</w:t>
      </w:r>
      <w:r w:rsidR="00A438BF" w:rsidRPr="00A438BF">
        <w:t xml:space="preserve"> </w:t>
      </w:r>
      <w:r w:rsidR="00A438BF">
        <w:t>would delegate the animation work to the GPU</w:t>
      </w:r>
      <w:r>
        <w:t xml:space="preserve"> </w:t>
      </w:r>
      <w:r w:rsidR="00A438BF">
        <w:t>and also</w:t>
      </w:r>
      <w:r>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7382BD7" w14:textId="6221D9E1" w:rsidR="00B648FE" w:rsidRDefault="00F36E07" w:rsidP="00F36E07">
      <w:pPr>
        <w:pStyle w:val="Caption"/>
      </w:pPr>
      <w:bookmarkStart w:id="81" w:name="_Toc155551665"/>
      <w:r>
        <w:t xml:space="preserve">Chart </w:t>
      </w:r>
      <w:fldSimple w:instr=" SEQ Chart \* ARABIC ">
        <w:r w:rsidR="00C4770A">
          <w:rPr>
            <w:noProof/>
          </w:rPr>
          <w:t>8</w:t>
        </w:r>
      </w:fldSimple>
      <w:r>
        <w:t>: Animation frame time over unit count</w:t>
      </w:r>
      <w:bookmarkEnd w:id="81"/>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4862E3FC" w:rsidR="0038438B" w:rsidRDefault="0038438B" w:rsidP="0038438B">
      <w:r>
        <w:t>Through the following graphs, we will take a look at which elements take the most time in the game thread, since that is our biggest bottleneck. These measurements are from the 800 vs 800 test</w:t>
      </w:r>
      <w:r w:rsidR="004E7F8B">
        <w:t>s</w:t>
      </w:r>
      <w:r>
        <w:t>, because that is about where the fps drops below 60 in all cases.</w:t>
      </w:r>
    </w:p>
    <w:p w14:paraId="7F889F0B" w14:textId="77777777" w:rsidR="00C4770A" w:rsidRDefault="00C4770A" w:rsidP="0038438B"/>
    <w:p w14:paraId="3E142B71" w14:textId="27429F22" w:rsidR="00C4770A" w:rsidRPr="0038438B" w:rsidRDefault="00C4770A" w:rsidP="0038438B">
      <w:r>
        <w:t xml:space="preserve">In the simple battle simulator, it is obvious that the character movement component is the biggest performance issue. Creating </w:t>
      </w:r>
      <w:r w:rsidR="00FE255E">
        <w:t xml:space="preserve">a custom </w:t>
      </w:r>
      <w:r>
        <w:t>movement component and avoidance system might help with that. After tha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3CC8276" w14:textId="20EA4511" w:rsidR="003B641E" w:rsidRDefault="00F36E07" w:rsidP="00F36E07">
      <w:pPr>
        <w:pStyle w:val="Caption"/>
      </w:pPr>
      <w:bookmarkStart w:id="83" w:name="_Toc155551666"/>
      <w:r>
        <w:t xml:space="preserve">Chart </w:t>
      </w:r>
      <w:fldSimple w:instr=" SEQ Chart \* ARABIC ">
        <w:r w:rsidR="00C4770A">
          <w:rPr>
            <w:noProof/>
          </w:rPr>
          <w:t>9</w:t>
        </w:r>
      </w:fldSimple>
      <w:r>
        <w:t>: Game thread frame time distribution in the simple battle simulator with 800 vs 800 units</w:t>
      </w:r>
      <w:bookmarkEnd w:id="83"/>
    </w:p>
    <w:p w14:paraId="0BF02D5F" w14:textId="77777777" w:rsidR="0020453F" w:rsidRPr="0020453F" w:rsidRDefault="0020453F" w:rsidP="0020453F"/>
    <w:p w14:paraId="44915782" w14:textId="77777777" w:rsidR="00C4770A" w:rsidRDefault="00C4770A" w:rsidP="00C4770A">
      <w:r>
        <w:t>In the Mass battle simulator, target acquisition takes most of the frame time. This could be the result of a mistake in the implementation.</w:t>
      </w:r>
    </w:p>
    <w:p w14:paraId="0D3BA764" w14:textId="18650AA3" w:rsidR="00C4770A" w:rsidRDefault="00C4770A" w:rsidP="00CA24DB">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B8AD8F0" w14:textId="7A72095E" w:rsidR="00F36E07" w:rsidRDefault="00F36E07" w:rsidP="00F36E07">
      <w:pPr>
        <w:pStyle w:val="Caption"/>
      </w:pPr>
      <w:bookmarkStart w:id="84"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lastRenderedPageBreak/>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7087ECB" w14:textId="3F3F468E" w:rsidR="0038438B" w:rsidRDefault="00C4770A" w:rsidP="00C4770A">
      <w:pPr>
        <w:pStyle w:val="Caption"/>
      </w:pPr>
      <w:bookmarkStart w:id="85" w:name="_Toc155551668"/>
      <w:r>
        <w:t xml:space="preserve">Chart </w:t>
      </w:r>
      <w:fldSimple w:instr=" SEQ Chart \* ARABIC ">
        <w:r>
          <w:rPr>
            <w:noProof/>
          </w:rPr>
          <w:t>11</w:t>
        </w:r>
      </w:fldSimple>
      <w:r>
        <w:t>: Game thread frame time distribution in the mass battle simulator with multithreading with 800 vs 800 units</w:t>
      </w:r>
      <w:bookmarkEnd w:id="85"/>
    </w:p>
    <w:p w14:paraId="493597CF" w14:textId="77777777" w:rsidR="00DD7862" w:rsidRPr="00DD7862" w:rsidRDefault="00DD7862" w:rsidP="00DD7862"/>
    <w:p w14:paraId="75EC8567" w14:textId="64EFC70E" w:rsidR="001D08A1" w:rsidRDefault="00C4770A" w:rsidP="00CA24DB">
      <w:r>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B2F0431" w14:textId="3AE81415" w:rsidR="001D08A1" w:rsidRDefault="00C4770A" w:rsidP="00C4770A">
      <w:pPr>
        <w:pStyle w:val="Caption"/>
      </w:pPr>
      <w:bookmarkStart w:id="86"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2884F0CB" w:rsidR="00C4770A" w:rsidRDefault="00C4770A" w:rsidP="00CA24DB">
      <w:r>
        <w:lastRenderedPageBreak/>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EC2D2C0" w14:textId="5240E912" w:rsidR="003F2D08" w:rsidRDefault="00C4770A" w:rsidP="00C4770A">
      <w:pPr>
        <w:pStyle w:val="Caption"/>
      </w:pPr>
      <w:bookmarkStart w:id="87"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2119FC4B"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356630">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356630" w:rsidRPr="00356630">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04A2A02F"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806E11">
        <w:instrText xml:space="preserve"> ADDIN ZOTERO_ITEM CSL_CITATION {"citationID":"o7rQrFsu","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806E11" w:rsidRPr="00806E11">
        <w:rPr>
          <w:rFonts w:ascii="Calibri" w:hAnsi="Calibri" w:cs="Calibri"/>
        </w:rPr>
        <w:t>[35]</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142E3EDD" w14:textId="77777777" w:rsidR="00356630" w:rsidRDefault="00D3038D" w:rsidP="00356630">
      <w:pPr>
        <w:pStyle w:val="Bibliography"/>
      </w:pPr>
      <w:r>
        <w:fldChar w:fldCharType="begin"/>
      </w:r>
      <w:r>
        <w:instrText xml:space="preserve"> ADDIN ZOTERO_BIBL {"uncited":[],"omitted":[],"custom":[]} CSL_BIBLIOGRAPHY </w:instrText>
      </w:r>
      <w:r>
        <w:fldChar w:fldCharType="separate"/>
      </w:r>
      <w:r w:rsidR="00356630">
        <w:t>[1]</w:t>
      </w:r>
      <w:r w:rsidR="00356630">
        <w:tab/>
      </w:r>
      <w:r w:rsidR="00356630">
        <w:rPr>
          <w:i/>
          <w:iCs/>
        </w:rPr>
        <w:t>CppCon 2014: Mike Acton ‘Data-Oriented Design and C++’</w:t>
      </w:r>
      <w:r w:rsidR="00356630">
        <w:t>, (Sep. 30, 2014). Accessed: Oct. 21, 2023. [Online Video]. Available: https://www.youtube.com/watch?v=rX0ItVEVjHc</w:t>
      </w:r>
    </w:p>
    <w:p w14:paraId="4D2E67A5" w14:textId="77777777" w:rsidR="00356630" w:rsidRDefault="00356630" w:rsidP="00356630">
      <w:pPr>
        <w:pStyle w:val="Bibliography"/>
      </w:pPr>
      <w:r>
        <w:t>[2]</w:t>
      </w:r>
      <w:r>
        <w:tab/>
      </w:r>
      <w:r>
        <w:rPr>
          <w:i/>
          <w:iCs/>
        </w:rPr>
        <w:t>CppCon 2018: Stoyan Nikolov “OOP Is Dead, Long Live Data-oriented Design”</w:t>
      </w:r>
      <w:r>
        <w:t>, (Oct. 26, 2018). Accessed: Oct. 21, 2023. [Online Video]. Available: https://www.youtube.com/watch?v=yy8jQgmhbAU</w:t>
      </w:r>
    </w:p>
    <w:p w14:paraId="084B0A19" w14:textId="77777777" w:rsidR="00356630" w:rsidRDefault="00356630" w:rsidP="00356630">
      <w:pPr>
        <w:pStyle w:val="Bibliography"/>
      </w:pPr>
      <w:r>
        <w:t>[3]</w:t>
      </w:r>
      <w:r>
        <w:tab/>
        <w:t xml:space="preserve">‘Data-oriented design’, </w:t>
      </w:r>
      <w:r>
        <w:rPr>
          <w:i/>
          <w:iCs/>
        </w:rPr>
        <w:t>Wikipedia</w:t>
      </w:r>
      <w:r>
        <w:t>. Oct. 03, 2023. Accessed: Oct. 21, 2023. [Online]. Available: https://en.wikipedia.org/w/index.php?title=Data-oriented_design&amp;oldid=1178464448</w:t>
      </w:r>
    </w:p>
    <w:p w14:paraId="41CF1CCD" w14:textId="77777777" w:rsidR="00356630" w:rsidRDefault="00356630" w:rsidP="00356630">
      <w:pPr>
        <w:pStyle w:val="Bibliography"/>
      </w:pPr>
      <w:r>
        <w:t>[4]</w:t>
      </w:r>
      <w:r>
        <w:tab/>
        <w:t xml:space="preserve">‘Entity component system’, </w:t>
      </w:r>
      <w:r>
        <w:rPr>
          <w:i/>
          <w:iCs/>
        </w:rPr>
        <w:t>Wikipedia</w:t>
      </w:r>
      <w:r>
        <w:t>. Dec. 20, 2023. Accessed: Jan. 07, 2024. [Online]. Available: https://en.wikipedia.org/w/index.php?title=Entity_component_system&amp;oldid=1190943102</w:t>
      </w:r>
    </w:p>
    <w:p w14:paraId="4190B565" w14:textId="77777777" w:rsidR="00356630" w:rsidRDefault="00356630" w:rsidP="00356630">
      <w:pPr>
        <w:pStyle w:val="Bibliography"/>
      </w:pPr>
      <w:r>
        <w:t>[5]</w:t>
      </w:r>
      <w:r>
        <w:tab/>
      </w:r>
      <w:r>
        <w:rPr>
          <w:i/>
          <w:iCs/>
        </w:rPr>
        <w:t>The ECS Architecture - Performance in UE4</w:t>
      </w:r>
      <w:r>
        <w:t>, (Feb. 06, 2021). Accessed: Oct. 21, 2023. [Online Video]. Available: https://www.youtube.com/watch?v=kXd0VDZDSks</w:t>
      </w:r>
    </w:p>
    <w:p w14:paraId="678BC41F" w14:textId="77777777" w:rsidR="00356630" w:rsidRDefault="00356630" w:rsidP="00356630">
      <w:pPr>
        <w:pStyle w:val="Bibliography"/>
      </w:pPr>
      <w:r>
        <w:t>[6]</w:t>
      </w:r>
      <w:r>
        <w:tab/>
      </w:r>
      <w:r>
        <w:rPr>
          <w:i/>
          <w:iCs/>
        </w:rPr>
        <w:t>The Matrix Awakens: Generating a World | Tech Talk | State of Unreal 2022</w:t>
      </w:r>
      <w:r>
        <w:t>, (Apr. 05, 2022). Accessed: Oct. 21, 2023. [Online Video]. Available: https://www.youtube.com/watch?v=usJrcwN6T4I</w:t>
      </w:r>
    </w:p>
    <w:p w14:paraId="77EFD0B2" w14:textId="77777777" w:rsidR="00356630" w:rsidRPr="00356630" w:rsidRDefault="00356630" w:rsidP="00356630">
      <w:pPr>
        <w:pStyle w:val="Bibliography"/>
        <w:rPr>
          <w:lang w:val="fr-BE"/>
        </w:rPr>
      </w:pPr>
      <w:r>
        <w:t>[7]</w:t>
      </w:r>
      <w:r>
        <w:tab/>
        <w:t xml:space="preserve">‘MassEntity Overview’. Accessed: Oct. 21, 2023. [Online]. </w:t>
      </w:r>
      <w:r w:rsidRPr="00356630">
        <w:rPr>
          <w:lang w:val="fr-BE"/>
        </w:rPr>
        <w:t>Available: https://docs.unrealengine.com/5.2/en-US/overview-of-mass-entity-in-unreal-engine/</w:t>
      </w:r>
    </w:p>
    <w:p w14:paraId="46262B09" w14:textId="77777777" w:rsidR="00356630" w:rsidRPr="00356630" w:rsidRDefault="00356630" w:rsidP="00356630">
      <w:pPr>
        <w:pStyle w:val="Bibliography"/>
        <w:rPr>
          <w:lang w:val="fr-BE"/>
        </w:rPr>
      </w:pPr>
      <w:r>
        <w:t>[8]</w:t>
      </w:r>
      <w:r>
        <w:tab/>
        <w:t xml:space="preserve">‘Community Mass Sample’, Github. [Online]. </w:t>
      </w:r>
      <w:r w:rsidRPr="00356630">
        <w:rPr>
          <w:lang w:val="fr-BE"/>
        </w:rPr>
        <w:t>Available: https://github.com/Megafunk/MassSample</w:t>
      </w:r>
    </w:p>
    <w:p w14:paraId="414DC12D" w14:textId="77777777" w:rsidR="00356630" w:rsidRPr="00356630" w:rsidRDefault="00356630" w:rsidP="00356630">
      <w:pPr>
        <w:pStyle w:val="Bibliography"/>
        <w:rPr>
          <w:lang w:val="fr-BE"/>
        </w:rPr>
      </w:pPr>
      <w:r>
        <w:t>[9]</w:t>
      </w:r>
      <w:r>
        <w:tab/>
        <w:t xml:space="preserve">‘On All Fronts’, Github. [Online]. </w:t>
      </w:r>
      <w:r w:rsidRPr="00356630">
        <w:rPr>
          <w:lang w:val="fr-BE"/>
        </w:rPr>
        <w:t>Available: https://github.com/HaywireInteractive/OnAllFronts-Public</w:t>
      </w:r>
    </w:p>
    <w:p w14:paraId="5EF8AB12" w14:textId="77777777" w:rsidR="00356630" w:rsidRPr="00356630" w:rsidRDefault="00356630" w:rsidP="00356630">
      <w:pPr>
        <w:pStyle w:val="Bibliography"/>
        <w:rPr>
          <w:lang w:val="fr-BE"/>
        </w:rPr>
      </w:pPr>
      <w:r w:rsidRPr="00356630">
        <w:rPr>
          <w:lang w:val="fr-BE"/>
        </w:rPr>
        <w:t>[10]</w:t>
      </w:r>
      <w:r w:rsidRPr="00356630">
        <w:rPr>
          <w:lang w:val="fr-BE"/>
        </w:rPr>
        <w:tab/>
        <w:t>‘MassAITesting’, Github. [Online]. Available: https://github.com/Ji-Rath/MassAITesting</w:t>
      </w:r>
    </w:p>
    <w:p w14:paraId="04C7B593" w14:textId="77777777" w:rsidR="00356630" w:rsidRDefault="00356630" w:rsidP="00356630">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7C8D6852" w14:textId="77777777" w:rsidR="00356630" w:rsidRPr="00356630" w:rsidRDefault="00356630" w:rsidP="00356630">
      <w:pPr>
        <w:pStyle w:val="Bibliography"/>
        <w:rPr>
          <w:lang w:val="fr-BE"/>
        </w:rPr>
      </w:pPr>
      <w:r>
        <w:t>[12]</w:t>
      </w:r>
      <w:r>
        <w:tab/>
        <w:t xml:space="preserve">‘Mass Avoidance Overview’. Accessed: Oct. 21, 2023. </w:t>
      </w:r>
      <w:r w:rsidRPr="00356630">
        <w:rPr>
          <w:lang w:val="fr-BE"/>
        </w:rPr>
        <w:t>[Online]. Available: https://docs.unrealengine.com/5.2/en-US/mass-avoidance-overview-in-unreal-engine/</w:t>
      </w:r>
    </w:p>
    <w:p w14:paraId="57E7FA2A" w14:textId="77777777" w:rsidR="00356630" w:rsidRDefault="00356630" w:rsidP="00356630">
      <w:pPr>
        <w:pStyle w:val="Bibliography"/>
      </w:pPr>
      <w:r>
        <w:t>[13]</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7974F825" w14:textId="77777777" w:rsidR="00356630" w:rsidRPr="00356630" w:rsidRDefault="00356630" w:rsidP="00356630">
      <w:pPr>
        <w:pStyle w:val="Bibliography"/>
        <w:rPr>
          <w:lang w:val="fr-BE"/>
        </w:rPr>
      </w:pPr>
      <w:r>
        <w:t>[14]</w:t>
      </w:r>
      <w:r>
        <w:tab/>
        <w:t xml:space="preserve">‘MassGameplay Overview’. Accessed: Oct. 21, 2023. [Online]. </w:t>
      </w:r>
      <w:r w:rsidRPr="00356630">
        <w:rPr>
          <w:lang w:val="fr-BE"/>
        </w:rPr>
        <w:t>Available: https://docs.unrealengine.com/5.2/en-US/overview-of-mass-gameplay-in-unreal-engine/</w:t>
      </w:r>
    </w:p>
    <w:p w14:paraId="176089F2" w14:textId="77777777" w:rsidR="00356630" w:rsidRDefault="00356630" w:rsidP="00356630">
      <w:pPr>
        <w:pStyle w:val="Bibliography"/>
      </w:pPr>
      <w:r>
        <w:t>[15]</w:t>
      </w:r>
      <w:r>
        <w:tab/>
        <w:t>J. Keeling, ‘Tutorial: Your First 60 Minutes with Mass’, Epic Developer Community Forums. Accessed: Oct. 21, 2023. [Online]. Available: https://forums.unrealengine.com/t/tutorial-your-first-60-minutes-with-mass/794314</w:t>
      </w:r>
    </w:p>
    <w:p w14:paraId="6D98CEF8" w14:textId="77777777" w:rsidR="00356630" w:rsidRDefault="00356630" w:rsidP="00356630">
      <w:pPr>
        <w:pStyle w:val="Bibliography"/>
      </w:pPr>
      <w:r>
        <w:t>[16]</w:t>
      </w:r>
      <w:r>
        <w:tab/>
      </w:r>
      <w:r>
        <w:rPr>
          <w:i/>
          <w:iCs/>
        </w:rPr>
        <w:t>UE5 MassAI Crowd in your project step by step guide Part 1</w:t>
      </w:r>
      <w:r>
        <w:t>, (May 08, 2022). Accessed: Oct. 21, 2023. [Online Video]. Available: https://www.youtube.com/watch?v=bVvYn7dEqMA</w:t>
      </w:r>
    </w:p>
    <w:p w14:paraId="1A48F9EE" w14:textId="77777777" w:rsidR="00356630" w:rsidRDefault="00356630" w:rsidP="00356630">
      <w:pPr>
        <w:pStyle w:val="Bibliography"/>
      </w:pPr>
      <w:r>
        <w:t>[17]</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7CA8E06C" w14:textId="77777777" w:rsidR="00356630" w:rsidRDefault="00356630" w:rsidP="00356630">
      <w:pPr>
        <w:pStyle w:val="Bibliography"/>
      </w:pPr>
      <w:r>
        <w:t>[18]</w:t>
      </w:r>
      <w:r>
        <w:tab/>
      </w:r>
      <w:r>
        <w:rPr>
          <w:i/>
          <w:iCs/>
        </w:rPr>
        <w:t>UE5 Tutorial MassAI Crowd in any project in less then 15 mins.</w:t>
      </w:r>
      <w:r>
        <w:t>, (Jul. 03, 2022). Accessed: Oct. 21, 2023. [Online Video]. Available: https://www.youtube.com/watch?v=2LvUB3_PAhI</w:t>
      </w:r>
    </w:p>
    <w:p w14:paraId="75B67B94" w14:textId="77777777" w:rsidR="00356630" w:rsidRDefault="00356630" w:rsidP="00356630">
      <w:pPr>
        <w:pStyle w:val="Bibliography"/>
      </w:pPr>
      <w:r>
        <w:t>[19]</w:t>
      </w:r>
      <w:r>
        <w:tab/>
      </w:r>
      <w:r>
        <w:rPr>
          <w:i/>
          <w:iCs/>
        </w:rPr>
        <w:t>Unity vs. Unreal - Which has the Best ECS in 2022?</w:t>
      </w:r>
      <w:r>
        <w:t>, (May 06, 2022). Accessed: Oct. 22, 2023. [Online Video]. Available: https://www.youtube.com/watch?v=fFVuzlTIye4</w:t>
      </w:r>
    </w:p>
    <w:p w14:paraId="74AFCFC7" w14:textId="77777777" w:rsidR="00356630" w:rsidRDefault="00356630" w:rsidP="00356630">
      <w:pPr>
        <w:pStyle w:val="Bibliography"/>
      </w:pPr>
      <w:r>
        <w:t>[20]</w:t>
      </w:r>
      <w:r>
        <w:tab/>
      </w:r>
      <w:r>
        <w:rPr>
          <w:i/>
          <w:iCs/>
        </w:rPr>
        <w:t>Unreal Engine 5 Mass Crowd Ai Tutorial</w:t>
      </w:r>
      <w:r>
        <w:t>, (May 03, 2022). Accessed: Oct. 21, 2023. [Online Video]. Available: https://www.youtube.com/watch?v=w_6LGyACVz0</w:t>
      </w:r>
    </w:p>
    <w:p w14:paraId="17C2FE9B" w14:textId="77777777" w:rsidR="00356630" w:rsidRDefault="00356630" w:rsidP="00356630">
      <w:pPr>
        <w:pStyle w:val="Bibliography"/>
      </w:pPr>
      <w:r>
        <w:lastRenderedPageBreak/>
        <w:t>[21]</w:t>
      </w:r>
      <w:r>
        <w:tab/>
      </w:r>
      <w:r>
        <w:rPr>
          <w:i/>
          <w:iCs/>
        </w:rPr>
        <w:t>Unreal Engine 5 MassEntity Plugin Demo</w:t>
      </w:r>
      <w:r>
        <w:t>, (Jul. 11, 2022). Accessed: Oct. 21, 2023. [Online Video]. Available: https://www.youtube.com/watch?v=0dwgnH3SoC0</w:t>
      </w:r>
    </w:p>
    <w:p w14:paraId="2EAE36C8" w14:textId="77777777" w:rsidR="00356630" w:rsidRDefault="00356630" w:rsidP="00356630">
      <w:pPr>
        <w:pStyle w:val="Bibliography"/>
      </w:pPr>
      <w:r>
        <w:t>[22]</w:t>
      </w:r>
      <w:r>
        <w:tab/>
        <w:t>‘Large Numbers of Entities with Mass in Unreal Engine 5 | Talks and demos’, Epic Developer Community. Accessed: Jan. 07, 2024. [Online]. Available: https://dev.epicgames.com/community/learning/talks-and-demos/37Oz/large-numbers-of-entities-with-mass-in-unreal-engine-5</w:t>
      </w:r>
    </w:p>
    <w:p w14:paraId="6C787284" w14:textId="77777777" w:rsidR="00356630" w:rsidRDefault="00356630" w:rsidP="00356630">
      <w:pPr>
        <w:pStyle w:val="Bibliography"/>
      </w:pPr>
      <w:r>
        <w:t>[23]</w:t>
      </w:r>
      <w:r>
        <w:tab/>
        <w:t>‘Unreal Source Discord Server’, Discord. Accessed: Jan. 07, 2024. [Online]. Available: https://discord.com/invite/unrealsource</w:t>
      </w:r>
    </w:p>
    <w:p w14:paraId="63CE2651" w14:textId="77777777" w:rsidR="00356630" w:rsidRDefault="00356630" w:rsidP="00356630">
      <w:pPr>
        <w:pStyle w:val="Bibliography"/>
      </w:pPr>
      <w:r>
        <w:t>[24]</w:t>
      </w:r>
      <w:r>
        <w:tab/>
        <w:t>Symphonym, ‘Choosing a spatial partitioning structure’, r/gamedev. Accessed: Oct. 21, 2023. [Online]. Available: www.reddit.com/r/gamedev/comments/22lxg5/choosing_a_spatial_partitioning_structure/</w:t>
      </w:r>
    </w:p>
    <w:p w14:paraId="76A0CEB5" w14:textId="77777777" w:rsidR="00356630" w:rsidRDefault="00356630" w:rsidP="00356630">
      <w:pPr>
        <w:pStyle w:val="Bibliography"/>
      </w:pPr>
      <w:r>
        <w:t>[25]</w:t>
      </w:r>
      <w:r>
        <w:tab/>
        <w:t>M. KelleghanAugust 12 and 1997, ‘Octree Partitioning Techniques’, Game Developer. Accessed: Oct. 21, 2023. [Online]. Available: https://www.gamedeveloper.com/programming/octree-partitioning-techniques</w:t>
      </w:r>
    </w:p>
    <w:p w14:paraId="1226FB6E" w14:textId="77777777" w:rsidR="00356630" w:rsidRPr="00356630" w:rsidRDefault="00356630" w:rsidP="00356630">
      <w:pPr>
        <w:pStyle w:val="Bibliography"/>
        <w:rPr>
          <w:lang w:val="fr-BE"/>
        </w:rPr>
      </w:pPr>
      <w:r>
        <w:t>[26]</w:t>
      </w:r>
      <w:r>
        <w:tab/>
        <w:t xml:space="preserve">‘Space partitioning’, </w:t>
      </w:r>
      <w:r>
        <w:rPr>
          <w:i/>
          <w:iCs/>
        </w:rPr>
        <w:t>Wikipedia</w:t>
      </w:r>
      <w:r>
        <w:t xml:space="preserve">. Oct. 16, 2022. Accessed: Oct. 21, 2023. </w:t>
      </w:r>
      <w:r w:rsidRPr="00356630">
        <w:rPr>
          <w:lang w:val="fr-BE"/>
        </w:rPr>
        <w:t>[Online]. Available: https://en.wikipedia.org/w/index.php?title=Space_partitioning&amp;oldid=1116447126</w:t>
      </w:r>
    </w:p>
    <w:p w14:paraId="7C88603B" w14:textId="77777777" w:rsidR="00356630" w:rsidRDefault="00356630" w:rsidP="00356630">
      <w:pPr>
        <w:pStyle w:val="Bibliography"/>
      </w:pPr>
      <w:r>
        <w:t>[27]</w:t>
      </w:r>
      <w:r>
        <w:tab/>
        <w:t>Bob Nystrom, ‘Spatial Partition · Optimization Patterns · Game Programming Patterns’. Accessed: Oct. 21, 2023. [Online]. Available: https://gameprogrammingpatterns.com/spatial-partition.html</w:t>
      </w:r>
    </w:p>
    <w:p w14:paraId="16E0BD42" w14:textId="77777777" w:rsidR="00356630" w:rsidRDefault="00356630" w:rsidP="00356630">
      <w:pPr>
        <w:pStyle w:val="Bibliography"/>
      </w:pPr>
      <w:r>
        <w:t>[28]</w:t>
      </w:r>
      <w:r>
        <w:tab/>
        <w:t>‘Multithreading and Performance in Unreal’, Epic Developer Community Forums. Accessed: Oct. 22, 2023. [Online]. Available: https://forums.unrealengine.com/t/multithreading-and-performance-in-unreal/1216417</w:t>
      </w:r>
    </w:p>
    <w:p w14:paraId="46C95056" w14:textId="77777777" w:rsidR="00356630" w:rsidRDefault="00356630" w:rsidP="00356630">
      <w:pPr>
        <w:pStyle w:val="Bibliography"/>
      </w:pPr>
      <w:r>
        <w:t>[29]</w:t>
      </w:r>
      <w:r>
        <w:tab/>
      </w:r>
      <w:r>
        <w:rPr>
          <w:i/>
          <w:iCs/>
        </w:rPr>
        <w:t>UE4 / UE5 - Multithreading with ECS</w:t>
      </w:r>
      <w:r>
        <w:t>, (Aug. 15, 2021). Accessed: Oct. 21, 2023. [Online Video]. Available: https://www.youtube.com/watch?v=HQ3jNg1z63A</w:t>
      </w:r>
    </w:p>
    <w:p w14:paraId="341BD865" w14:textId="77777777" w:rsidR="00356630" w:rsidRDefault="00356630" w:rsidP="00356630">
      <w:pPr>
        <w:pStyle w:val="Bibliography"/>
      </w:pPr>
      <w:r>
        <w:t>[30]</w:t>
      </w:r>
      <w:r>
        <w:tab/>
        <w:t>‘UE5 Multithreading With FRunnable And Thread Workflow – Unreal C++ API’. Accessed: Oct. 21, 2023. [Online]. Available: https://store.algosyntax.com/tutorials/unreal-engine/ue5-multithreading-with-frunnable-and-thread-workflow/</w:t>
      </w:r>
    </w:p>
    <w:p w14:paraId="2B497CC6" w14:textId="77777777" w:rsidR="00356630" w:rsidRDefault="00356630" w:rsidP="00356630">
      <w:pPr>
        <w:pStyle w:val="Bibliography"/>
      </w:pPr>
      <w:r>
        <w:t>[31]</w:t>
      </w:r>
      <w:r>
        <w:tab/>
      </w:r>
      <w:r>
        <w:rPr>
          <w:i/>
          <w:iCs/>
        </w:rPr>
        <w:t>Simulating Large Crowds In Niagara | Unreal Engine</w:t>
      </w:r>
      <w:r>
        <w:t>, (Jan. 15, 2021). Accessed: Oct. 21, 2023. [Online Video]. Available: https://www.youtube.com/watch?v=CqXKSyAPWZY</w:t>
      </w:r>
    </w:p>
    <w:p w14:paraId="3D4488DA" w14:textId="77777777" w:rsidR="00356630" w:rsidRPr="00356630" w:rsidRDefault="00356630" w:rsidP="00356630">
      <w:pPr>
        <w:pStyle w:val="Bibliography"/>
        <w:rPr>
          <w:lang w:val="fr-BE"/>
        </w:rPr>
      </w:pPr>
      <w:r>
        <w:t>[32]</w:t>
      </w:r>
      <w:r>
        <w:tab/>
        <w:t xml:space="preserve">‘Animation Budget Allocator’. Accessed: Jan. 07, 2024. </w:t>
      </w:r>
      <w:r w:rsidRPr="00356630">
        <w:rPr>
          <w:lang w:val="fr-BE"/>
        </w:rPr>
        <w:t>[Online]. Available: https://docs.unrealengine.com/5.3/en-US/animation-budget-allocator-in-unreal-engine/</w:t>
      </w:r>
    </w:p>
    <w:p w14:paraId="0942F3A2" w14:textId="77777777" w:rsidR="00356630" w:rsidRPr="00356630" w:rsidRDefault="00356630" w:rsidP="00356630">
      <w:pPr>
        <w:pStyle w:val="Bibliography"/>
        <w:rPr>
          <w:lang w:val="fr-BE"/>
        </w:rPr>
      </w:pPr>
      <w:r>
        <w:t>[33]</w:t>
      </w:r>
      <w:r>
        <w:tab/>
        <w:t xml:space="preserve">‘Animation Sharing Plugin’. Accessed: Jan. 07, 2024. </w:t>
      </w:r>
      <w:r w:rsidRPr="00356630">
        <w:rPr>
          <w:lang w:val="fr-BE"/>
        </w:rPr>
        <w:t>[Online]. Available: https://docs.unrealengine.com/5.3/en-US/animation-sharing-plugin-in-unreal-engine/</w:t>
      </w:r>
    </w:p>
    <w:p w14:paraId="6889388F" w14:textId="77777777" w:rsidR="00356630" w:rsidRDefault="00356630" w:rsidP="00356630">
      <w:pPr>
        <w:pStyle w:val="Bibliography"/>
      </w:pPr>
      <w:r>
        <w:t>[34]</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734BB451" w14:textId="77777777" w:rsidR="00356630" w:rsidRDefault="00356630" w:rsidP="00356630">
      <w:pPr>
        <w:pStyle w:val="Bibliography"/>
      </w:pPr>
      <w:r>
        <w:t>[35]</w:t>
      </w:r>
      <w:r>
        <w:tab/>
      </w:r>
      <w:r>
        <w:rPr>
          <w:i/>
          <w:iCs/>
        </w:rPr>
        <w:t>10 MILLION Characters On Screen?! - Ultimate Epic Battle Simulator 2 The Making Of Pt1</w:t>
      </w:r>
      <w:r>
        <w:t>, (Feb. 12, 2021). Accessed: Oct. 21, 2023. [Online Video]. Available: https://www.youtube.com/watch?v=kpojDPlIjdQ</w:t>
      </w:r>
    </w:p>
    <w:p w14:paraId="3A51769F" w14:textId="77777777" w:rsidR="00356630" w:rsidRDefault="00356630" w:rsidP="00356630">
      <w:pPr>
        <w:pStyle w:val="Bibliography"/>
      </w:pPr>
      <w:r>
        <w:t>[36]</w:t>
      </w:r>
      <w:r>
        <w:tab/>
        <w:t>R. Banerjee, ‘Answer to “What is the difference between OpenCL and OpenGL’s compute shader?”’, Stack Overflow. Accessed: Oct. 22, 2023. [Online]. Available: https://stackoverflow.com/a/15868564</w:t>
      </w:r>
    </w:p>
    <w:p w14:paraId="62407A84" w14:textId="77777777" w:rsidR="00356630" w:rsidRDefault="00356630" w:rsidP="00356630">
      <w:pPr>
        <w:pStyle w:val="Bibliography"/>
      </w:pPr>
      <w:r>
        <w:t>[37]</w:t>
      </w:r>
      <w:r>
        <w:tab/>
        <w:t>C. Rau, ‘Answer to “What is the difference between OpenCL and OpenGL’s compute shader?”’, Stack Overflow. Accessed: Oct. 22, 2023. [Online]. Available: https://stackoverflow.com/a/15874988</w:t>
      </w:r>
    </w:p>
    <w:p w14:paraId="5EA9021A" w14:textId="77777777" w:rsidR="00356630" w:rsidRDefault="00356630" w:rsidP="00356630">
      <w:pPr>
        <w:pStyle w:val="Bibliography"/>
      </w:pPr>
      <w:r>
        <w:t>[38]</w:t>
      </w:r>
      <w:r>
        <w:tab/>
        <w:t>Jeremy Frank, ‘Simple compute shader with CPU readback | Community tutorial’, Epic Developer Community. Accessed: Oct. 22, 2023. [Online]. Available: https://dev.epicgames.com/community/learning/tutorials/WkwJ/unreal-engine-simple-compute-shader-with-cpu-readback</w:t>
      </w:r>
    </w:p>
    <w:p w14:paraId="14C28BB8" w14:textId="77777777" w:rsidR="00356630" w:rsidRDefault="00356630" w:rsidP="00356630">
      <w:pPr>
        <w:pStyle w:val="Bibliography"/>
      </w:pPr>
      <w:r>
        <w:t>[39]</w:t>
      </w:r>
      <w:r>
        <w:tab/>
        <w:t>Maiss, ‘What is the difference between OpenCL and OpenGL’s compute shader?’, Stack Overflow. Accessed: Oct. 22, 2023. [Online]. Available: https://stackoverflow.com/q/15868498</w:t>
      </w:r>
    </w:p>
    <w:p w14:paraId="0676D762" w14:textId="77777777" w:rsidR="00356630" w:rsidRDefault="00356630" w:rsidP="00356630">
      <w:pPr>
        <w:pStyle w:val="Bibliography"/>
      </w:pPr>
      <w:r>
        <w:lastRenderedPageBreak/>
        <w:t>[40]</w:t>
      </w:r>
      <w:r>
        <w:tab/>
        <w:t xml:space="preserve">‘CUDA’, </w:t>
      </w:r>
      <w:r>
        <w:rPr>
          <w:i/>
          <w:iCs/>
        </w:rPr>
        <w:t>Wikipedia</w:t>
      </w:r>
      <w:r>
        <w:t>. Jan. 05, 2024. Accessed: Jan. 07, 2024. [Online]. Available: https://en.wikipedia.org/w/index.php?title=CUDA&amp;oldid=1193733902</w:t>
      </w:r>
    </w:p>
    <w:p w14:paraId="18316D4C" w14:textId="77777777" w:rsidR="00356630" w:rsidRDefault="00356630" w:rsidP="00356630">
      <w:pPr>
        <w:pStyle w:val="Bibliography"/>
      </w:pPr>
      <w:r>
        <w:t>[41]</w:t>
      </w:r>
      <w:r>
        <w:tab/>
        <w:t>‘CUDA’. Accessed: Oct. 21, 2023. [Online]. Available: https://docs.unrealengine.com/5.1/en-US/API/Runtime/CUDA/</w:t>
      </w:r>
    </w:p>
    <w:p w14:paraId="3B3AB3E8" w14:textId="77777777" w:rsidR="00356630" w:rsidRDefault="00356630" w:rsidP="00356630">
      <w:pPr>
        <w:pStyle w:val="Bibliography"/>
      </w:pPr>
      <w:r>
        <w:t>[42]</w:t>
      </w:r>
      <w:r>
        <w:tab/>
        <w:t>Brad Nemire, ‘CUDA Spotlight: GPU-Accelerated Agent-Based Simulation of Complex Systems’, NVIDIA Technical Blog. Accessed: Oct. 21, 2023. [Online]. Available: https://developer.nvidia.com/blog/cuda-spotlight-gpu-accelerated-agent-based-simulation-complex-systems/</w:t>
      </w:r>
    </w:p>
    <w:p w14:paraId="5614A711" w14:textId="77777777" w:rsidR="00356630" w:rsidRDefault="00356630" w:rsidP="00356630">
      <w:pPr>
        <w:pStyle w:val="Bibliography"/>
      </w:pPr>
      <w:r>
        <w:t>[43]</w:t>
      </w:r>
      <w:r>
        <w:tab/>
        <w:t>‘Fast Large-Scale Agent-based Simulations on NVIDIA GPUs with FLAME GPU’, NVIDIA Technical Blog. Accessed: Oct. 21, 2023. [Online]. Available: https://developer.nvidia.com/blog/fast-large-scale-agent-based-simulations-on-nvidia-gpus-with-flame-gpu/</w:t>
      </w:r>
    </w:p>
    <w:p w14:paraId="715A2492" w14:textId="77777777" w:rsidR="00356630" w:rsidRPr="00356630" w:rsidRDefault="00356630" w:rsidP="00356630">
      <w:pPr>
        <w:pStyle w:val="Bibliography"/>
        <w:rPr>
          <w:lang w:val="fr-BE"/>
        </w:rPr>
      </w:pPr>
      <w:r>
        <w:t>[44]</w:t>
      </w:r>
      <w:r>
        <w:tab/>
        <w:t xml:space="preserve">‘OpenCL’, </w:t>
      </w:r>
      <w:r>
        <w:rPr>
          <w:i/>
          <w:iCs/>
        </w:rPr>
        <w:t>Wikipedia</w:t>
      </w:r>
      <w:r>
        <w:t xml:space="preserve">. Oct. 20, 2023. Accessed: Oct. 21, 2023. </w:t>
      </w:r>
      <w:r w:rsidRPr="00356630">
        <w:rPr>
          <w:lang w:val="fr-BE"/>
        </w:rPr>
        <w:t>[Online]. Available: https://en.wikipedia.org/w/index.php?title=OpenCL&amp;oldid=1181029989</w:t>
      </w:r>
    </w:p>
    <w:p w14:paraId="2A39D65F" w14:textId="77777777" w:rsidR="00356630" w:rsidRDefault="00356630" w:rsidP="00356630">
      <w:pPr>
        <w:pStyle w:val="Bibliography"/>
      </w:pPr>
      <w:r>
        <w:t>[45]</w:t>
      </w:r>
      <w:r>
        <w:tab/>
        <w:t>‘OpenCL - The Open Standard for Parallel Programming of Heterogeneous Systems’, The Khronos Group. Accessed: Jan. 07, 2024. [Online]. Available: https://www.khronos.org//</w:t>
      </w:r>
    </w:p>
    <w:p w14:paraId="07E1D28E" w14:textId="77777777" w:rsidR="00356630" w:rsidRPr="00356630" w:rsidRDefault="00356630" w:rsidP="00356630">
      <w:pPr>
        <w:pStyle w:val="Bibliography"/>
        <w:rPr>
          <w:lang w:val="fr-BE"/>
        </w:rPr>
      </w:pPr>
      <w:r>
        <w:t>[46]</w:t>
      </w:r>
      <w:r>
        <w:tab/>
        <w:t xml:space="preserve">‘OpenCL Guide’, Github. </w:t>
      </w:r>
      <w:r w:rsidRPr="00356630">
        <w:rPr>
          <w:lang w:val="fr-BE"/>
        </w:rPr>
        <w:t>[Online]. Available: https://github.com/KhronosGroup/OpenCL-Guide</w:t>
      </w:r>
    </w:p>
    <w:p w14:paraId="7D575578" w14:textId="77777777" w:rsidR="00356630" w:rsidRDefault="00356630" w:rsidP="00356630">
      <w:pPr>
        <w:pStyle w:val="Bibliography"/>
      </w:pPr>
      <w:r>
        <w:t>[47]</w:t>
      </w:r>
      <w:r>
        <w:tab/>
        <w:t>anonymous_user_526a5b67, ‘How to use CUDA file in UE4?’, Epic Developer Community Forums. Accessed: Oct. 21, 2023. [Online]. Available: https://forums.unrealengine.com/t/how-to-use-cuda-file-in-ue4/90965</w:t>
      </w:r>
    </w:p>
    <w:p w14:paraId="1A76CC2A" w14:textId="77777777" w:rsidR="00356630" w:rsidRDefault="00356630" w:rsidP="00356630">
      <w:pPr>
        <w:pStyle w:val="Bibliography"/>
      </w:pPr>
      <w:r>
        <w:t>[48]</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5A832C91" w14:textId="77777777" w:rsidR="00356630" w:rsidRDefault="00356630" w:rsidP="00356630">
      <w:pPr>
        <w:pStyle w:val="Bibliography"/>
      </w:pPr>
      <w:r>
        <w:t>[49]</w:t>
      </w:r>
      <w:r>
        <w:tab/>
        <w:t>anonymous_user_968689a2, ‘OpenCL Plugin’, Epic Developer Community Forums. Accessed: Oct. 21, 2023. [Online]. Available: https://forums.unrealengine.com/t/opencl-plugin/18426</w:t>
      </w:r>
    </w:p>
    <w:p w14:paraId="75519130" w14:textId="77777777" w:rsidR="00356630" w:rsidRDefault="00356630" w:rsidP="00356630">
      <w:pPr>
        <w:pStyle w:val="Bibliography"/>
      </w:pPr>
      <w:r>
        <w:t>[50]</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553BC876" w14:textId="77777777" w:rsidR="00356630" w:rsidRDefault="00356630" w:rsidP="00356630">
      <w:pPr>
        <w:pStyle w:val="Bibliography"/>
      </w:pPr>
      <w:r>
        <w:t>[51]</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7186319A" w14:textId="77777777" w:rsidR="00356630" w:rsidRDefault="00356630" w:rsidP="00356630">
      <w:pPr>
        <w:pStyle w:val="Bibliography"/>
      </w:pPr>
      <w:r>
        <w:t>[52]</w:t>
      </w:r>
      <w:r>
        <w:tab/>
      </w:r>
      <w:r>
        <w:rPr>
          <w:i/>
          <w:iCs/>
        </w:rPr>
        <w:t>[UE5] Understanding Render Thread and Animation Thread in Unreal Engine</w:t>
      </w:r>
      <w:r>
        <w:t>, (Mar. 06, 2023). Accessed: Jan. 07, 2024. [Online Video]. Available: https://www.youtube.com/watch?v=RRwNlntV10I</w:t>
      </w:r>
    </w:p>
    <w:p w14:paraId="4429DFE0" w14:textId="77777777" w:rsidR="00356630" w:rsidRDefault="00356630" w:rsidP="00356630">
      <w:pPr>
        <w:pStyle w:val="Bibliography"/>
      </w:pPr>
      <w:r>
        <w:t>[53]</w:t>
      </w:r>
      <w:r>
        <w:tab/>
      </w:r>
      <w:r>
        <w:rPr>
          <w:i/>
          <w:iCs/>
        </w:rPr>
        <w:t>Maximizing Your Game’s Performance in Unreal Engine | Unreal Fest 2022</w:t>
      </w:r>
      <w:r>
        <w:t>, (Nov. 03, 2022). Accessed: Jan. 07, 2024. [Online Video]. Available: https://www.youtube.com/watch?v=GuIav71867E&amp;list=PLGAgBU0oz5KZXHvaHAgas90IGBkJqsgzV</w:t>
      </w:r>
    </w:p>
    <w:p w14:paraId="157E62D4" w14:textId="77777777" w:rsidR="00356630" w:rsidRDefault="00356630" w:rsidP="00356630">
      <w:pPr>
        <w:pStyle w:val="Bibliography"/>
      </w:pPr>
      <w:r>
        <w:t>[54]</w:t>
      </w:r>
      <w:r>
        <w:tab/>
        <w:t>Phantomx1024, ‘Optimizations For High Unit Count AI’, r/unrealengine. Accessed: Oct. 21, 2023. [Online]. Available: www.reddit.com/r/unrealengine/comments/dmockq/optimizations_for_high_unit_count_ai/</w:t>
      </w:r>
    </w:p>
    <w:p w14:paraId="6CC2923F" w14:textId="7DC5BBDA"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76"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77"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78"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79" w:history="1">
        <w:r w:rsidRPr="0043189D">
          <w:rPr>
            <w:rStyle w:val="Hyperlink"/>
          </w:rPr>
          <w:t>https://drive.google.com/file/d/1dy27FoWe-HDYQR6C2MbmFpC7WUoz_FB9/view?usp=sharing</w:t>
        </w:r>
      </w:hyperlink>
    </w:p>
    <w:sectPr w:rsidR="002E208F" w:rsidSect="00780F50">
      <w:headerReference w:type="default" r:id="rId80"/>
      <w:footerReference w:type="default" r:id="rId8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AB430" w14:textId="77777777" w:rsidR="00780F50" w:rsidRDefault="00780F50" w:rsidP="001C55B6">
      <w:pPr>
        <w:spacing w:after="0" w:line="240" w:lineRule="auto"/>
      </w:pPr>
      <w:r>
        <w:separator/>
      </w:r>
    </w:p>
  </w:endnote>
  <w:endnote w:type="continuationSeparator" w:id="0">
    <w:p w14:paraId="44B1AECE" w14:textId="77777777" w:rsidR="00780F50" w:rsidRDefault="00780F50"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D1226" w14:textId="77777777" w:rsidR="00780F50" w:rsidRDefault="00780F50" w:rsidP="001C55B6">
      <w:pPr>
        <w:spacing w:after="0" w:line="240" w:lineRule="auto"/>
      </w:pPr>
      <w:r>
        <w:separator/>
      </w:r>
    </w:p>
  </w:footnote>
  <w:footnote w:type="continuationSeparator" w:id="0">
    <w:p w14:paraId="2370FCDB" w14:textId="77777777" w:rsidR="00780F50" w:rsidRDefault="00780F50"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7"/>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 w:numId="67" w16cid:durableId="96366377">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3ACD"/>
    <w:rsid w:val="00005B61"/>
    <w:rsid w:val="00016ED3"/>
    <w:rsid w:val="0002190D"/>
    <w:rsid w:val="000220A2"/>
    <w:rsid w:val="000317F5"/>
    <w:rsid w:val="000366CB"/>
    <w:rsid w:val="00044DF5"/>
    <w:rsid w:val="00047DFC"/>
    <w:rsid w:val="00047FD6"/>
    <w:rsid w:val="00053C1B"/>
    <w:rsid w:val="0005783E"/>
    <w:rsid w:val="00060C18"/>
    <w:rsid w:val="00060DD4"/>
    <w:rsid w:val="00061991"/>
    <w:rsid w:val="00067B4C"/>
    <w:rsid w:val="00073E6B"/>
    <w:rsid w:val="0007434B"/>
    <w:rsid w:val="00074958"/>
    <w:rsid w:val="0007495D"/>
    <w:rsid w:val="00075574"/>
    <w:rsid w:val="000769DF"/>
    <w:rsid w:val="00076F13"/>
    <w:rsid w:val="00081746"/>
    <w:rsid w:val="000817E2"/>
    <w:rsid w:val="00085A56"/>
    <w:rsid w:val="000909BC"/>
    <w:rsid w:val="000926E1"/>
    <w:rsid w:val="00092737"/>
    <w:rsid w:val="00096731"/>
    <w:rsid w:val="000A2FDF"/>
    <w:rsid w:val="000A33CF"/>
    <w:rsid w:val="000A75B8"/>
    <w:rsid w:val="000B3E81"/>
    <w:rsid w:val="000C11F3"/>
    <w:rsid w:val="000C2F97"/>
    <w:rsid w:val="000C743D"/>
    <w:rsid w:val="000C7930"/>
    <w:rsid w:val="000D5C84"/>
    <w:rsid w:val="000E5A88"/>
    <w:rsid w:val="000E5F1F"/>
    <w:rsid w:val="000E675C"/>
    <w:rsid w:val="000E7BAC"/>
    <w:rsid w:val="000F4A51"/>
    <w:rsid w:val="000F4BBB"/>
    <w:rsid w:val="001019A0"/>
    <w:rsid w:val="00102E74"/>
    <w:rsid w:val="001031B8"/>
    <w:rsid w:val="0010417E"/>
    <w:rsid w:val="00120E84"/>
    <w:rsid w:val="00121F45"/>
    <w:rsid w:val="0012506D"/>
    <w:rsid w:val="001264BA"/>
    <w:rsid w:val="00127B1A"/>
    <w:rsid w:val="00127F9B"/>
    <w:rsid w:val="001355FD"/>
    <w:rsid w:val="001473F8"/>
    <w:rsid w:val="00150C09"/>
    <w:rsid w:val="00151449"/>
    <w:rsid w:val="001521F2"/>
    <w:rsid w:val="00154B83"/>
    <w:rsid w:val="001724BF"/>
    <w:rsid w:val="00174C8C"/>
    <w:rsid w:val="00181691"/>
    <w:rsid w:val="00181D1C"/>
    <w:rsid w:val="00185C39"/>
    <w:rsid w:val="00185F9F"/>
    <w:rsid w:val="0018724B"/>
    <w:rsid w:val="00191BD0"/>
    <w:rsid w:val="0019273D"/>
    <w:rsid w:val="00195628"/>
    <w:rsid w:val="001A3012"/>
    <w:rsid w:val="001A46DC"/>
    <w:rsid w:val="001A52E4"/>
    <w:rsid w:val="001B1D78"/>
    <w:rsid w:val="001B346B"/>
    <w:rsid w:val="001C1833"/>
    <w:rsid w:val="001C55B6"/>
    <w:rsid w:val="001D0494"/>
    <w:rsid w:val="001D08A1"/>
    <w:rsid w:val="001D1DD5"/>
    <w:rsid w:val="001D2BFB"/>
    <w:rsid w:val="001D43C3"/>
    <w:rsid w:val="001D5823"/>
    <w:rsid w:val="001E7926"/>
    <w:rsid w:val="001F15AF"/>
    <w:rsid w:val="001F61C2"/>
    <w:rsid w:val="001F6FAB"/>
    <w:rsid w:val="0020067B"/>
    <w:rsid w:val="0020318A"/>
    <w:rsid w:val="0020453F"/>
    <w:rsid w:val="00204A47"/>
    <w:rsid w:val="002076FA"/>
    <w:rsid w:val="00212C18"/>
    <w:rsid w:val="00212D23"/>
    <w:rsid w:val="00214599"/>
    <w:rsid w:val="00214F0D"/>
    <w:rsid w:val="002153C7"/>
    <w:rsid w:val="00220A6D"/>
    <w:rsid w:val="0022141F"/>
    <w:rsid w:val="00223653"/>
    <w:rsid w:val="00231221"/>
    <w:rsid w:val="002330D4"/>
    <w:rsid w:val="00242524"/>
    <w:rsid w:val="00246978"/>
    <w:rsid w:val="00251B10"/>
    <w:rsid w:val="002566ED"/>
    <w:rsid w:val="002569B3"/>
    <w:rsid w:val="00262331"/>
    <w:rsid w:val="002648C1"/>
    <w:rsid w:val="0026580B"/>
    <w:rsid w:val="0026602A"/>
    <w:rsid w:val="0027098F"/>
    <w:rsid w:val="00272FAB"/>
    <w:rsid w:val="00273881"/>
    <w:rsid w:val="00276A1F"/>
    <w:rsid w:val="00281B20"/>
    <w:rsid w:val="002839ED"/>
    <w:rsid w:val="0028474C"/>
    <w:rsid w:val="00284B73"/>
    <w:rsid w:val="00285FAA"/>
    <w:rsid w:val="00287D01"/>
    <w:rsid w:val="00292095"/>
    <w:rsid w:val="0029406E"/>
    <w:rsid w:val="002942B4"/>
    <w:rsid w:val="0029695C"/>
    <w:rsid w:val="00297085"/>
    <w:rsid w:val="002A2ECF"/>
    <w:rsid w:val="002A3FB5"/>
    <w:rsid w:val="002A5EC5"/>
    <w:rsid w:val="002B2640"/>
    <w:rsid w:val="002B3A39"/>
    <w:rsid w:val="002B4D9A"/>
    <w:rsid w:val="002C2A75"/>
    <w:rsid w:val="002C5209"/>
    <w:rsid w:val="002C7949"/>
    <w:rsid w:val="002D4805"/>
    <w:rsid w:val="002E0BB4"/>
    <w:rsid w:val="002E1349"/>
    <w:rsid w:val="002E208F"/>
    <w:rsid w:val="002E4FED"/>
    <w:rsid w:val="002E6A19"/>
    <w:rsid w:val="002E6F83"/>
    <w:rsid w:val="002F3B28"/>
    <w:rsid w:val="002F3CA9"/>
    <w:rsid w:val="002F6213"/>
    <w:rsid w:val="00321BC4"/>
    <w:rsid w:val="00327A45"/>
    <w:rsid w:val="00333B95"/>
    <w:rsid w:val="0033544C"/>
    <w:rsid w:val="00344086"/>
    <w:rsid w:val="00346603"/>
    <w:rsid w:val="00346D6B"/>
    <w:rsid w:val="00350C2B"/>
    <w:rsid w:val="003519FB"/>
    <w:rsid w:val="003523E0"/>
    <w:rsid w:val="00355A4E"/>
    <w:rsid w:val="00356630"/>
    <w:rsid w:val="00356673"/>
    <w:rsid w:val="00362E20"/>
    <w:rsid w:val="0036797E"/>
    <w:rsid w:val="003726D2"/>
    <w:rsid w:val="00373699"/>
    <w:rsid w:val="00375318"/>
    <w:rsid w:val="00380DEB"/>
    <w:rsid w:val="0038438B"/>
    <w:rsid w:val="003916DE"/>
    <w:rsid w:val="003941A3"/>
    <w:rsid w:val="00394953"/>
    <w:rsid w:val="003A0148"/>
    <w:rsid w:val="003A3268"/>
    <w:rsid w:val="003A62FE"/>
    <w:rsid w:val="003B55DC"/>
    <w:rsid w:val="003B641E"/>
    <w:rsid w:val="003C0C4E"/>
    <w:rsid w:val="003C4C6D"/>
    <w:rsid w:val="003D25D5"/>
    <w:rsid w:val="003D33A8"/>
    <w:rsid w:val="003D6EE0"/>
    <w:rsid w:val="003D6FEC"/>
    <w:rsid w:val="003F0648"/>
    <w:rsid w:val="003F0AC7"/>
    <w:rsid w:val="003F224F"/>
    <w:rsid w:val="003F2D08"/>
    <w:rsid w:val="003F3AF1"/>
    <w:rsid w:val="00402884"/>
    <w:rsid w:val="00405BA0"/>
    <w:rsid w:val="004069B9"/>
    <w:rsid w:val="00413D9E"/>
    <w:rsid w:val="00416EF6"/>
    <w:rsid w:val="004235F8"/>
    <w:rsid w:val="00424491"/>
    <w:rsid w:val="00424980"/>
    <w:rsid w:val="004256F0"/>
    <w:rsid w:val="00427C48"/>
    <w:rsid w:val="0043189D"/>
    <w:rsid w:val="004318C5"/>
    <w:rsid w:val="00433764"/>
    <w:rsid w:val="00433930"/>
    <w:rsid w:val="00434BE0"/>
    <w:rsid w:val="00435E2A"/>
    <w:rsid w:val="004374EC"/>
    <w:rsid w:val="004565AA"/>
    <w:rsid w:val="00460533"/>
    <w:rsid w:val="004807DA"/>
    <w:rsid w:val="00482620"/>
    <w:rsid w:val="00494C6A"/>
    <w:rsid w:val="0049670E"/>
    <w:rsid w:val="004979EC"/>
    <w:rsid w:val="004A0345"/>
    <w:rsid w:val="004A23BE"/>
    <w:rsid w:val="004A7BDF"/>
    <w:rsid w:val="004B44CA"/>
    <w:rsid w:val="004B6BAE"/>
    <w:rsid w:val="004D1A93"/>
    <w:rsid w:val="004D6E6D"/>
    <w:rsid w:val="004E19CD"/>
    <w:rsid w:val="004E7F8B"/>
    <w:rsid w:val="004F4B5E"/>
    <w:rsid w:val="004F68C5"/>
    <w:rsid w:val="00500B8B"/>
    <w:rsid w:val="005042E6"/>
    <w:rsid w:val="00505A71"/>
    <w:rsid w:val="00516F1A"/>
    <w:rsid w:val="0052080F"/>
    <w:rsid w:val="00523115"/>
    <w:rsid w:val="00523F43"/>
    <w:rsid w:val="00527A7E"/>
    <w:rsid w:val="0053548A"/>
    <w:rsid w:val="00536F67"/>
    <w:rsid w:val="00542449"/>
    <w:rsid w:val="00542A73"/>
    <w:rsid w:val="005440DB"/>
    <w:rsid w:val="00546C55"/>
    <w:rsid w:val="00552427"/>
    <w:rsid w:val="00560779"/>
    <w:rsid w:val="00561888"/>
    <w:rsid w:val="00561B21"/>
    <w:rsid w:val="005634A3"/>
    <w:rsid w:val="0056482B"/>
    <w:rsid w:val="00567717"/>
    <w:rsid w:val="0057098A"/>
    <w:rsid w:val="00575AD5"/>
    <w:rsid w:val="005832EA"/>
    <w:rsid w:val="005835D8"/>
    <w:rsid w:val="005853DC"/>
    <w:rsid w:val="005854DB"/>
    <w:rsid w:val="005862A8"/>
    <w:rsid w:val="005946DC"/>
    <w:rsid w:val="00594918"/>
    <w:rsid w:val="005970DB"/>
    <w:rsid w:val="005A0B0D"/>
    <w:rsid w:val="005A143E"/>
    <w:rsid w:val="005B5790"/>
    <w:rsid w:val="005C3CBB"/>
    <w:rsid w:val="005C5FF7"/>
    <w:rsid w:val="005D0DB4"/>
    <w:rsid w:val="005D140E"/>
    <w:rsid w:val="005E04E3"/>
    <w:rsid w:val="005E5EF9"/>
    <w:rsid w:val="005E60EF"/>
    <w:rsid w:val="005F54E3"/>
    <w:rsid w:val="00606858"/>
    <w:rsid w:val="00606AB0"/>
    <w:rsid w:val="006147FC"/>
    <w:rsid w:val="0061716B"/>
    <w:rsid w:val="00620F08"/>
    <w:rsid w:val="00621184"/>
    <w:rsid w:val="006224BF"/>
    <w:rsid w:val="0062287A"/>
    <w:rsid w:val="00623A65"/>
    <w:rsid w:val="00634E7E"/>
    <w:rsid w:val="00636825"/>
    <w:rsid w:val="00644773"/>
    <w:rsid w:val="006451C8"/>
    <w:rsid w:val="0065179E"/>
    <w:rsid w:val="00653A01"/>
    <w:rsid w:val="00653E4A"/>
    <w:rsid w:val="006557E6"/>
    <w:rsid w:val="006562FA"/>
    <w:rsid w:val="006613B2"/>
    <w:rsid w:val="00661EFE"/>
    <w:rsid w:val="006624B2"/>
    <w:rsid w:val="00672213"/>
    <w:rsid w:val="00672BAC"/>
    <w:rsid w:val="006740D1"/>
    <w:rsid w:val="00681006"/>
    <w:rsid w:val="0068597E"/>
    <w:rsid w:val="006863DD"/>
    <w:rsid w:val="006A3E9B"/>
    <w:rsid w:val="006A6EFB"/>
    <w:rsid w:val="006B01FC"/>
    <w:rsid w:val="006C32FF"/>
    <w:rsid w:val="006C460A"/>
    <w:rsid w:val="006C61A0"/>
    <w:rsid w:val="006C69A9"/>
    <w:rsid w:val="006D08D1"/>
    <w:rsid w:val="006D2185"/>
    <w:rsid w:val="006D40D7"/>
    <w:rsid w:val="006E149C"/>
    <w:rsid w:val="006E5894"/>
    <w:rsid w:val="006F2AFC"/>
    <w:rsid w:val="007002BC"/>
    <w:rsid w:val="007019F5"/>
    <w:rsid w:val="00706658"/>
    <w:rsid w:val="00706733"/>
    <w:rsid w:val="00711680"/>
    <w:rsid w:val="007129A3"/>
    <w:rsid w:val="00722570"/>
    <w:rsid w:val="00725D2F"/>
    <w:rsid w:val="00726AF8"/>
    <w:rsid w:val="007307AB"/>
    <w:rsid w:val="00731783"/>
    <w:rsid w:val="007341FA"/>
    <w:rsid w:val="007371E2"/>
    <w:rsid w:val="00737CB5"/>
    <w:rsid w:val="00740C9C"/>
    <w:rsid w:val="0074402E"/>
    <w:rsid w:val="007464D0"/>
    <w:rsid w:val="0075011F"/>
    <w:rsid w:val="007621FD"/>
    <w:rsid w:val="00763C59"/>
    <w:rsid w:val="00780F50"/>
    <w:rsid w:val="00783AEE"/>
    <w:rsid w:val="007864A7"/>
    <w:rsid w:val="007905DE"/>
    <w:rsid w:val="00790F54"/>
    <w:rsid w:val="00793A83"/>
    <w:rsid w:val="00794208"/>
    <w:rsid w:val="007A2816"/>
    <w:rsid w:val="007A530B"/>
    <w:rsid w:val="007A6723"/>
    <w:rsid w:val="007C0891"/>
    <w:rsid w:val="007C16EB"/>
    <w:rsid w:val="007C3BBE"/>
    <w:rsid w:val="007D2D55"/>
    <w:rsid w:val="007E02AF"/>
    <w:rsid w:val="007E4409"/>
    <w:rsid w:val="007E515C"/>
    <w:rsid w:val="007E6049"/>
    <w:rsid w:val="00800EDD"/>
    <w:rsid w:val="00803972"/>
    <w:rsid w:val="00804DFE"/>
    <w:rsid w:val="00806E11"/>
    <w:rsid w:val="0081076D"/>
    <w:rsid w:val="008155D4"/>
    <w:rsid w:val="0081617F"/>
    <w:rsid w:val="008163C9"/>
    <w:rsid w:val="008248CA"/>
    <w:rsid w:val="0082499D"/>
    <w:rsid w:val="00833E11"/>
    <w:rsid w:val="00836A11"/>
    <w:rsid w:val="00846A4D"/>
    <w:rsid w:val="00847B04"/>
    <w:rsid w:val="0085110F"/>
    <w:rsid w:val="008553BA"/>
    <w:rsid w:val="008712D3"/>
    <w:rsid w:val="00871E10"/>
    <w:rsid w:val="00876848"/>
    <w:rsid w:val="00886167"/>
    <w:rsid w:val="00896524"/>
    <w:rsid w:val="008A4104"/>
    <w:rsid w:val="008A6FCB"/>
    <w:rsid w:val="008B0823"/>
    <w:rsid w:val="008B3BCA"/>
    <w:rsid w:val="008B3EF2"/>
    <w:rsid w:val="008B42B8"/>
    <w:rsid w:val="008B78E3"/>
    <w:rsid w:val="008B7B13"/>
    <w:rsid w:val="008C2599"/>
    <w:rsid w:val="008C4A55"/>
    <w:rsid w:val="008C67E2"/>
    <w:rsid w:val="008C7A4B"/>
    <w:rsid w:val="008D4418"/>
    <w:rsid w:val="008D6209"/>
    <w:rsid w:val="008D67BC"/>
    <w:rsid w:val="008E022D"/>
    <w:rsid w:val="008E15CD"/>
    <w:rsid w:val="008E311D"/>
    <w:rsid w:val="008F0EEB"/>
    <w:rsid w:val="008F5718"/>
    <w:rsid w:val="009016DA"/>
    <w:rsid w:val="00902B68"/>
    <w:rsid w:val="00913DF3"/>
    <w:rsid w:val="00917585"/>
    <w:rsid w:val="009230A6"/>
    <w:rsid w:val="0092342B"/>
    <w:rsid w:val="00931C23"/>
    <w:rsid w:val="009336F7"/>
    <w:rsid w:val="00941CDE"/>
    <w:rsid w:val="00952126"/>
    <w:rsid w:val="0095461F"/>
    <w:rsid w:val="009556B4"/>
    <w:rsid w:val="0096337D"/>
    <w:rsid w:val="00964295"/>
    <w:rsid w:val="00967503"/>
    <w:rsid w:val="009708DE"/>
    <w:rsid w:val="00970CB9"/>
    <w:rsid w:val="009726B0"/>
    <w:rsid w:val="009726B1"/>
    <w:rsid w:val="00977BF1"/>
    <w:rsid w:val="00980A73"/>
    <w:rsid w:val="00984133"/>
    <w:rsid w:val="00985E32"/>
    <w:rsid w:val="00986DA2"/>
    <w:rsid w:val="00990A54"/>
    <w:rsid w:val="0099315B"/>
    <w:rsid w:val="0099610F"/>
    <w:rsid w:val="009A03F1"/>
    <w:rsid w:val="009A34C8"/>
    <w:rsid w:val="009A3B0D"/>
    <w:rsid w:val="009A5C72"/>
    <w:rsid w:val="009B09B9"/>
    <w:rsid w:val="009B6E74"/>
    <w:rsid w:val="009B78AD"/>
    <w:rsid w:val="009B7DF4"/>
    <w:rsid w:val="009C4B74"/>
    <w:rsid w:val="009C4C60"/>
    <w:rsid w:val="009C73BF"/>
    <w:rsid w:val="009C747E"/>
    <w:rsid w:val="009D16C6"/>
    <w:rsid w:val="009E15AB"/>
    <w:rsid w:val="009E4CF1"/>
    <w:rsid w:val="009E6552"/>
    <w:rsid w:val="009E6753"/>
    <w:rsid w:val="009F56CD"/>
    <w:rsid w:val="009F60E4"/>
    <w:rsid w:val="00A01B03"/>
    <w:rsid w:val="00A0567D"/>
    <w:rsid w:val="00A15809"/>
    <w:rsid w:val="00A16C0E"/>
    <w:rsid w:val="00A2025F"/>
    <w:rsid w:val="00A2058F"/>
    <w:rsid w:val="00A228A1"/>
    <w:rsid w:val="00A26E58"/>
    <w:rsid w:val="00A33EC6"/>
    <w:rsid w:val="00A347E2"/>
    <w:rsid w:val="00A3684E"/>
    <w:rsid w:val="00A369D8"/>
    <w:rsid w:val="00A42A27"/>
    <w:rsid w:val="00A43250"/>
    <w:rsid w:val="00A438BF"/>
    <w:rsid w:val="00A51CC9"/>
    <w:rsid w:val="00A5403D"/>
    <w:rsid w:val="00A56DD0"/>
    <w:rsid w:val="00A608D7"/>
    <w:rsid w:val="00A648FD"/>
    <w:rsid w:val="00A700C6"/>
    <w:rsid w:val="00A720B5"/>
    <w:rsid w:val="00A85499"/>
    <w:rsid w:val="00A95F5E"/>
    <w:rsid w:val="00AA02F0"/>
    <w:rsid w:val="00AA191D"/>
    <w:rsid w:val="00AA61E0"/>
    <w:rsid w:val="00AA710C"/>
    <w:rsid w:val="00AA7859"/>
    <w:rsid w:val="00AB5822"/>
    <w:rsid w:val="00AB5F9A"/>
    <w:rsid w:val="00AC524B"/>
    <w:rsid w:val="00AC5FF0"/>
    <w:rsid w:val="00AD207F"/>
    <w:rsid w:val="00AE0F09"/>
    <w:rsid w:val="00AE0FB9"/>
    <w:rsid w:val="00AE32A4"/>
    <w:rsid w:val="00AF1FBE"/>
    <w:rsid w:val="00B049EC"/>
    <w:rsid w:val="00B15435"/>
    <w:rsid w:val="00B16556"/>
    <w:rsid w:val="00B20168"/>
    <w:rsid w:val="00B26D70"/>
    <w:rsid w:val="00B314DF"/>
    <w:rsid w:val="00B33A51"/>
    <w:rsid w:val="00B34A19"/>
    <w:rsid w:val="00B36670"/>
    <w:rsid w:val="00B40026"/>
    <w:rsid w:val="00B43E83"/>
    <w:rsid w:val="00B449FC"/>
    <w:rsid w:val="00B47AF6"/>
    <w:rsid w:val="00B51E82"/>
    <w:rsid w:val="00B61C90"/>
    <w:rsid w:val="00B641B3"/>
    <w:rsid w:val="00B648FE"/>
    <w:rsid w:val="00B657EC"/>
    <w:rsid w:val="00B6669B"/>
    <w:rsid w:val="00B7178A"/>
    <w:rsid w:val="00B73BB7"/>
    <w:rsid w:val="00B74BFA"/>
    <w:rsid w:val="00B817D3"/>
    <w:rsid w:val="00B81921"/>
    <w:rsid w:val="00B83986"/>
    <w:rsid w:val="00B86F73"/>
    <w:rsid w:val="00B945DF"/>
    <w:rsid w:val="00BA0BB4"/>
    <w:rsid w:val="00BA1105"/>
    <w:rsid w:val="00BA1975"/>
    <w:rsid w:val="00BA1AED"/>
    <w:rsid w:val="00BA30C4"/>
    <w:rsid w:val="00BA5C57"/>
    <w:rsid w:val="00BB10D7"/>
    <w:rsid w:val="00BB26CC"/>
    <w:rsid w:val="00BB753F"/>
    <w:rsid w:val="00BC3D87"/>
    <w:rsid w:val="00BC4566"/>
    <w:rsid w:val="00BC5BF4"/>
    <w:rsid w:val="00BC6BAD"/>
    <w:rsid w:val="00BC726E"/>
    <w:rsid w:val="00BD4CCB"/>
    <w:rsid w:val="00BD5794"/>
    <w:rsid w:val="00BE019F"/>
    <w:rsid w:val="00BE6C28"/>
    <w:rsid w:val="00BE7F37"/>
    <w:rsid w:val="00BF5191"/>
    <w:rsid w:val="00BF7A31"/>
    <w:rsid w:val="00C016AD"/>
    <w:rsid w:val="00C1259B"/>
    <w:rsid w:val="00C13516"/>
    <w:rsid w:val="00C15BEE"/>
    <w:rsid w:val="00C25978"/>
    <w:rsid w:val="00C36220"/>
    <w:rsid w:val="00C36752"/>
    <w:rsid w:val="00C40E96"/>
    <w:rsid w:val="00C45621"/>
    <w:rsid w:val="00C4770A"/>
    <w:rsid w:val="00C50E55"/>
    <w:rsid w:val="00C6354F"/>
    <w:rsid w:val="00C74B46"/>
    <w:rsid w:val="00C7645D"/>
    <w:rsid w:val="00C8576B"/>
    <w:rsid w:val="00C86E0C"/>
    <w:rsid w:val="00C90809"/>
    <w:rsid w:val="00C93C8D"/>
    <w:rsid w:val="00C96985"/>
    <w:rsid w:val="00C97766"/>
    <w:rsid w:val="00CA24DB"/>
    <w:rsid w:val="00CA6892"/>
    <w:rsid w:val="00CC25BC"/>
    <w:rsid w:val="00CC7440"/>
    <w:rsid w:val="00CD6730"/>
    <w:rsid w:val="00CD779B"/>
    <w:rsid w:val="00CE0916"/>
    <w:rsid w:val="00CE20BA"/>
    <w:rsid w:val="00CF321A"/>
    <w:rsid w:val="00CF42AA"/>
    <w:rsid w:val="00D05FC3"/>
    <w:rsid w:val="00D13F67"/>
    <w:rsid w:val="00D14511"/>
    <w:rsid w:val="00D249E8"/>
    <w:rsid w:val="00D2615A"/>
    <w:rsid w:val="00D3038D"/>
    <w:rsid w:val="00D43920"/>
    <w:rsid w:val="00D44054"/>
    <w:rsid w:val="00D44305"/>
    <w:rsid w:val="00D5248D"/>
    <w:rsid w:val="00D6185A"/>
    <w:rsid w:val="00D64B6A"/>
    <w:rsid w:val="00D67275"/>
    <w:rsid w:val="00D712BD"/>
    <w:rsid w:val="00D73FB1"/>
    <w:rsid w:val="00D76912"/>
    <w:rsid w:val="00D811A4"/>
    <w:rsid w:val="00D852C2"/>
    <w:rsid w:val="00D935F9"/>
    <w:rsid w:val="00D97F5B"/>
    <w:rsid w:val="00DB03C3"/>
    <w:rsid w:val="00DB4D64"/>
    <w:rsid w:val="00DC3B3B"/>
    <w:rsid w:val="00DC64F8"/>
    <w:rsid w:val="00DC66F5"/>
    <w:rsid w:val="00DD07D7"/>
    <w:rsid w:val="00DD107B"/>
    <w:rsid w:val="00DD1BE6"/>
    <w:rsid w:val="00DD41F7"/>
    <w:rsid w:val="00DD7862"/>
    <w:rsid w:val="00DD7A68"/>
    <w:rsid w:val="00DD7DC8"/>
    <w:rsid w:val="00DF0FEA"/>
    <w:rsid w:val="00DF21B5"/>
    <w:rsid w:val="00DF319D"/>
    <w:rsid w:val="00E052BA"/>
    <w:rsid w:val="00E12BAB"/>
    <w:rsid w:val="00E16828"/>
    <w:rsid w:val="00E16B12"/>
    <w:rsid w:val="00E178BD"/>
    <w:rsid w:val="00E32CF7"/>
    <w:rsid w:val="00E34D84"/>
    <w:rsid w:val="00E353FD"/>
    <w:rsid w:val="00E36553"/>
    <w:rsid w:val="00E433A0"/>
    <w:rsid w:val="00E43978"/>
    <w:rsid w:val="00E43D2A"/>
    <w:rsid w:val="00E46C21"/>
    <w:rsid w:val="00E51BF8"/>
    <w:rsid w:val="00E572D2"/>
    <w:rsid w:val="00E62AF7"/>
    <w:rsid w:val="00E62F93"/>
    <w:rsid w:val="00E7483F"/>
    <w:rsid w:val="00E8425A"/>
    <w:rsid w:val="00E920EC"/>
    <w:rsid w:val="00E95F26"/>
    <w:rsid w:val="00EA6A11"/>
    <w:rsid w:val="00EB1279"/>
    <w:rsid w:val="00EC2C90"/>
    <w:rsid w:val="00EC2F03"/>
    <w:rsid w:val="00EC3133"/>
    <w:rsid w:val="00EC3D07"/>
    <w:rsid w:val="00ED5192"/>
    <w:rsid w:val="00ED67D1"/>
    <w:rsid w:val="00EE00A4"/>
    <w:rsid w:val="00F01D5C"/>
    <w:rsid w:val="00F061DA"/>
    <w:rsid w:val="00F0674F"/>
    <w:rsid w:val="00F10198"/>
    <w:rsid w:val="00F11261"/>
    <w:rsid w:val="00F11298"/>
    <w:rsid w:val="00F116A7"/>
    <w:rsid w:val="00F26B74"/>
    <w:rsid w:val="00F26CBB"/>
    <w:rsid w:val="00F32A2C"/>
    <w:rsid w:val="00F35AF4"/>
    <w:rsid w:val="00F36E07"/>
    <w:rsid w:val="00F42B88"/>
    <w:rsid w:val="00F44587"/>
    <w:rsid w:val="00F46E96"/>
    <w:rsid w:val="00F5228D"/>
    <w:rsid w:val="00F56A06"/>
    <w:rsid w:val="00F6325C"/>
    <w:rsid w:val="00F63DC6"/>
    <w:rsid w:val="00F664EC"/>
    <w:rsid w:val="00F7278D"/>
    <w:rsid w:val="00F80425"/>
    <w:rsid w:val="00F82B3F"/>
    <w:rsid w:val="00F94B0E"/>
    <w:rsid w:val="00FA0B79"/>
    <w:rsid w:val="00FA237B"/>
    <w:rsid w:val="00FA5059"/>
    <w:rsid w:val="00FA61DC"/>
    <w:rsid w:val="00FB51E0"/>
    <w:rsid w:val="00FB5215"/>
    <w:rsid w:val="00FC45E0"/>
    <w:rsid w:val="00FC7D77"/>
    <w:rsid w:val="00FD149F"/>
    <w:rsid w:val="00FD4FEA"/>
    <w:rsid w:val="00FE09DE"/>
    <w:rsid w:val="00FE255E"/>
    <w:rsid w:val="00FE4B3B"/>
    <w:rsid w:val="00FE5928"/>
    <w:rsid w:val="00FE78CF"/>
    <w:rsid w:val="00FF0D25"/>
    <w:rsid w:val="00FF1F54"/>
    <w:rsid w:val="00FF2CD2"/>
    <w:rsid w:val="00FF4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chart" Target="charts/chart1.xml"/><Relationship Id="rId68" Type="http://schemas.openxmlformats.org/officeDocument/2006/relationships/chart" Target="charts/chart6.xml"/><Relationship Id="rId84"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chart" Target="charts/chart12.xml"/><Relationship Id="rId79" Type="http://schemas.openxmlformats.org/officeDocument/2006/relationships/hyperlink" Target="https://drive.google.com/file/d/1dy27FoWe-HDYQR6C2MbmFpC7WUoz_FB9/view?usp=sharing" TargetMode="External"/><Relationship Id="rId5" Type="http://schemas.openxmlformats.org/officeDocument/2006/relationships/numbering" Target="numbering.xml"/><Relationship Id="rId61" Type="http://schemas.openxmlformats.org/officeDocument/2006/relationships/hyperlink" Target="https://drive.google.com/file/d/1dy27FoWe-HDYQR6C2MbmFpC7WUoz_FB9/view?usp=sharing" TargetMode="External"/><Relationship Id="rId82" Type="http://schemas.openxmlformats.org/officeDocument/2006/relationships/fontTable" Target="fontTable.xm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22" Type="http://schemas.openxmlformats.org/officeDocument/2006/relationships/hyperlink" Target="https://www.unrealengine.com/marketplace/en-US/product/paragon-minion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chart" Target="charts/chart2.xml"/><Relationship Id="rId69" Type="http://schemas.openxmlformats.org/officeDocument/2006/relationships/chart" Target="charts/chart7.xml"/><Relationship Id="rId77" Type="http://schemas.openxmlformats.org/officeDocument/2006/relationships/hyperlink" Target="https://github.com/SimonSchaep/Research-UE5-Mass/tree/main/UnrealProjects" TargetMode="Externa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chart" Target="charts/chart10.xml"/><Relationship Id="rId80"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github.com/SimonSchaep/Research-UE5-Mass/blob/main/Results.xlsx" TargetMode="External"/><Relationship Id="rId67" Type="http://schemas.openxmlformats.org/officeDocument/2006/relationships/chart" Target="charts/chart5.xm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yperlink" Target="https://github.com/SimonSchaep/Research-UE5-Mass/blob/main/Results.xlsx" TargetMode="External"/><Relationship Id="rId70" Type="http://schemas.openxmlformats.org/officeDocument/2006/relationships/chart" Target="charts/chart8.xml"/><Relationship Id="rId75" Type="http://schemas.openxmlformats.org/officeDocument/2006/relationships/chart" Target="charts/chart13.xm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hyperlink" Target="%20https:/www.unrealengine.com/marketplace/en-US/product/landscape-pro-auto-generated-material"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chart" Target="charts/chart3.xml"/><Relationship Id="rId73" Type="http://schemas.openxmlformats.org/officeDocument/2006/relationships/chart" Target="charts/chart11.xml"/><Relationship Id="rId78" Type="http://schemas.openxmlformats.org/officeDocument/2006/relationships/hyperlink" Target="https://github.com/SimonSchaep/Research-UE5-Mass/blob/main/Results.xlsx" TargetMode="External"/><Relationship Id="rId8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SimonSchaep/Research-UE5-Mass" TargetMode="External"/><Relationship Id="rId7" Type="http://schemas.openxmlformats.org/officeDocument/2006/relationships/settings" Target="settings.xml"/><Relationship Id="rId71" Type="http://schemas.openxmlformats.org/officeDocument/2006/relationships/chart" Target="charts/chart9.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C2D9B"/>
    <w:rsid w:val="006215E2"/>
    <w:rsid w:val="00694E3D"/>
    <w:rsid w:val="006E4211"/>
    <w:rsid w:val="007539BA"/>
    <w:rsid w:val="007839B4"/>
    <w:rsid w:val="008C4323"/>
    <w:rsid w:val="008C5250"/>
    <w:rsid w:val="008D3594"/>
    <w:rsid w:val="008F413C"/>
    <w:rsid w:val="00925800"/>
    <w:rsid w:val="009F20F3"/>
    <w:rsid w:val="00BF7836"/>
    <w:rsid w:val="00C92541"/>
    <w:rsid w:val="00CA5B79"/>
    <w:rsid w:val="00DD54A4"/>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317</TotalTime>
  <Pages>62</Pages>
  <Words>20706</Words>
  <Characters>118025</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3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521</cp:revision>
  <dcterms:created xsi:type="dcterms:W3CDTF">2020-12-01T08:13:00Z</dcterms:created>
  <dcterms:modified xsi:type="dcterms:W3CDTF">2024-01-0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oJKf31eJ"/&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